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AB5B71" w14:textId="0D43FDD7" w:rsidR="00D335B0" w:rsidRDefault="00D335B0" w:rsidP="002562A1">
      <w:pPr>
        <w:spacing w:after="0" w:line="480" w:lineRule="auto"/>
        <w:jc w:val="center"/>
        <w:rPr>
          <w:rFonts w:ascii="Times New Roman" w:eastAsia="Gungsuh" w:hAnsi="Times New Roman" w:cs="Times New Roman"/>
          <w:b/>
          <w:bCs/>
          <w:sz w:val="24"/>
          <w:szCs w:val="24"/>
        </w:rPr>
      </w:pPr>
      <w:r>
        <w:rPr>
          <w:rFonts w:ascii="Times New Roman" w:eastAsia="Gungsuh" w:hAnsi="Times New Roman" w:cs="Times New Roman"/>
          <w:b/>
          <w:bCs/>
          <w:sz w:val="24"/>
          <w:szCs w:val="24"/>
        </w:rPr>
        <w:t>Supplementary Materials</w:t>
      </w:r>
    </w:p>
    <w:p w14:paraId="53107E8D" w14:textId="0CC78E50" w:rsidR="00F47FED" w:rsidRPr="00F47FED" w:rsidRDefault="00F47FED" w:rsidP="002562A1">
      <w:pPr>
        <w:spacing w:after="0" w:line="480" w:lineRule="auto"/>
        <w:rPr>
          <w:rFonts w:ascii="Times New Roman" w:eastAsia="Gungsuh" w:hAnsi="Times New Roman" w:cs="Times New Roman"/>
          <w:b/>
          <w:bCs/>
          <w:sz w:val="24"/>
          <w:szCs w:val="24"/>
        </w:rPr>
      </w:pPr>
      <w:r>
        <w:rPr>
          <w:rFonts w:ascii="Times New Roman" w:eastAsia="Gungsuh" w:hAnsi="Times New Roman" w:cs="Times New Roman"/>
          <w:b/>
          <w:bCs/>
          <w:sz w:val="24"/>
          <w:szCs w:val="24"/>
        </w:rPr>
        <w:t>EEG Data Acquisition and Reduction</w:t>
      </w:r>
    </w:p>
    <w:p w14:paraId="1A58B733" w14:textId="687B19FF" w:rsidR="00F47FED" w:rsidRPr="007C04EF" w:rsidRDefault="00F47FED" w:rsidP="002562A1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EEG data were recorded from a 33 electrode actiCap (Brain Products, GmbH; Munich, Germany) arranged according to the 10/20 system. </w:t>
      </w:r>
      <w:r>
        <w:rPr>
          <w:rFonts w:ascii="Times New Roman" w:eastAsia="Gungsuh" w:hAnsi="Times New Roman" w:cs="Times New Roman"/>
          <w:sz w:val="24"/>
          <w:szCs w:val="24"/>
        </w:rPr>
        <w:t>Electrooculogram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activity was recorded from</w:t>
      </w:r>
      <w:r>
        <w:rPr>
          <w:rFonts w:ascii="Times New Roman" w:eastAsia="Gungsuh" w:hAnsi="Times New Roman" w:cs="Times New Roman"/>
          <w:sz w:val="24"/>
          <w:szCs w:val="24"/>
        </w:rPr>
        <w:t xml:space="preserve"> an electrode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placed 2 cm </w:t>
      </w:r>
      <w:r>
        <w:rPr>
          <w:rFonts w:ascii="Times New Roman" w:eastAsia="Gungsuh" w:hAnsi="Times New Roman" w:cs="Times New Roman"/>
          <w:sz w:val="24"/>
          <w:szCs w:val="24"/>
        </w:rPr>
        <w:t>next to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the left</w:t>
      </w:r>
      <w:r>
        <w:rPr>
          <w:rFonts w:ascii="Times New Roman" w:eastAsia="Gungsuh" w:hAnsi="Times New Roman" w:cs="Times New Roman"/>
          <w:sz w:val="24"/>
          <w:szCs w:val="24"/>
        </w:rPr>
        <w:t xml:space="preserve"> eye and another electrode placed 2 cm below the right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</w:t>
      </w:r>
      <w:r>
        <w:rPr>
          <w:rFonts w:ascii="Times New Roman" w:eastAsia="Gungsuh" w:hAnsi="Times New Roman" w:cs="Times New Roman"/>
          <w:sz w:val="24"/>
          <w:szCs w:val="24"/>
        </w:rPr>
        <w:t xml:space="preserve">eye. </w:t>
      </w:r>
      <w:r w:rsidRPr="007C04EF">
        <w:rPr>
          <w:rFonts w:ascii="Times New Roman" w:eastAsia="Gungsuh" w:hAnsi="Times New Roman" w:cs="Times New Roman"/>
          <w:sz w:val="24"/>
          <w:szCs w:val="24"/>
        </w:rPr>
        <w:t>Data were recorded using an Electrical Geodesics, Inc. (EGI; Eugene, OR, USA) amplifier system (20</w:t>
      </w:r>
      <w:r>
        <w:rPr>
          <w:rFonts w:ascii="Times New Roman" w:eastAsia="Gungsuh" w:hAnsi="Times New Roman" w:cs="Times New Roman"/>
          <w:sz w:val="24"/>
          <w:szCs w:val="24"/>
        </w:rPr>
        <w:t>,000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gain, bandpass</w:t>
      </w:r>
      <w:r>
        <w:rPr>
          <w:rFonts w:ascii="Times New Roman" w:eastAsia="Gungsuh" w:hAnsi="Times New Roman" w:cs="Times New Roman"/>
          <w:sz w:val="24"/>
          <w:szCs w:val="24"/>
        </w:rPr>
        <w:t>=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0.10–100 Hz) </w:t>
      </w:r>
      <w:r>
        <w:rPr>
          <w:rFonts w:ascii="Times New Roman" w:eastAsia="Gungsuh" w:hAnsi="Times New Roman" w:cs="Times New Roman"/>
          <w:sz w:val="24"/>
          <w:szCs w:val="24"/>
        </w:rPr>
        <w:t>with Cz as the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</w:t>
      </w:r>
      <w:r>
        <w:rPr>
          <w:rFonts w:ascii="Times New Roman" w:eastAsia="Gungsuh" w:hAnsi="Times New Roman" w:cs="Times New Roman"/>
          <w:sz w:val="24"/>
          <w:szCs w:val="24"/>
        </w:rPr>
        <w:t>online reference.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Data were digitized at 500 Hz with a 24-bit analog-to-digital converter and </w:t>
      </w:r>
      <w:r>
        <w:rPr>
          <w:rFonts w:ascii="Times New Roman" w:eastAsia="Gungsuh" w:hAnsi="Times New Roman" w:cs="Times New Roman"/>
          <w:sz w:val="24"/>
          <w:szCs w:val="24"/>
        </w:rPr>
        <w:t>i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mpedances were </w:t>
      </w:r>
      <w:r>
        <w:rPr>
          <w:rFonts w:ascii="Times New Roman" w:eastAsia="Gungsuh" w:hAnsi="Times New Roman" w:cs="Times New Roman"/>
          <w:sz w:val="24"/>
          <w:szCs w:val="24"/>
        </w:rPr>
        <w:t>kept below 20</w:t>
      </w:r>
      <w:r w:rsidRPr="007C04EF">
        <w:rPr>
          <w:rFonts w:ascii="Times New Roman" w:eastAsia="Gungsuh" w:hAnsi="Times New Roman" w:cs="Times New Roman"/>
          <w:sz w:val="24"/>
          <w:szCs w:val="24"/>
        </w:rPr>
        <w:t xml:space="preserve"> kΩ throughout recording.</w:t>
      </w:r>
    </w:p>
    <w:p w14:paraId="1F976B73" w14:textId="3729CB54" w:rsidR="00EF7C83" w:rsidRDefault="00F47FED" w:rsidP="00EF7C83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ta were exported to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EEGLAB </w:t>
      </w:r>
      <w:r>
        <w:rPr>
          <w:rFonts w:ascii="Times New Roman" w:eastAsia="Times New Roman" w:hAnsi="Times New Roman" w:cs="Times New Roman"/>
          <w:sz w:val="24"/>
          <w:szCs w:val="24"/>
        </w:rPr>
        <w:t>version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14.1.1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aOtDJFaI","properties":{"formattedCitation":"(Delorme &amp; Makeig, 2004)","plainCitation":"(Delorme &amp; Makeig, 2004)","noteIndex":0},"citationItems":[{"id":289,"uris":["http://zotero.org/users/local/TQDc5zRx/items/RS8YCETB"],"uri":["http://zotero.org/users/local/TQDc5zRx/items/RS8YCETB"],"itemData":{"id":289,"type":"article-journal","container-title":"Journal of neuroscience methods","ISSN":"0165-0270","issue":"1","journalAbbreviation":"Journal of neuroscience methods","note":"publisher: Elsevier","page":"9-21","title":"EEGLAB: an open source toolbox for analysis of single-trial EEG dynamics including independent component analysis","volume":"134","author":[{"family":"Delorme","given":"Arnaud"},{"family":"Makeig","given":"Scott"}],"issued":{"date-parts":[["2004"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9B25D0">
        <w:rPr>
          <w:rFonts w:ascii="Times New Roman" w:hAnsi="Times New Roman" w:cs="Times New Roman"/>
          <w:sz w:val="24"/>
        </w:rPr>
        <w:t>(Delorme &amp; Makeig, 2004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eastAsia="Times New Roman" w:hAnsi="Times New Roman" w:cs="Times New Roman"/>
          <w:sz w:val="24"/>
          <w:szCs w:val="24"/>
        </w:rPr>
        <w:t>offline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analyses</w:t>
      </w:r>
      <w:r w:rsidR="00C27DBF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.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Data were bandpass filtered using a </w:t>
      </w:r>
      <w:r w:rsidR="000C5796">
        <w:rPr>
          <w:rFonts w:ascii="Times New Roman" w:eastAsia="Times New Roman" w:hAnsi="Times New Roman" w:cs="Times New Roman"/>
          <w:sz w:val="24"/>
          <w:szCs w:val="24"/>
        </w:rPr>
        <w:t>2</w:t>
      </w:r>
      <w:r w:rsidR="000C5796" w:rsidRPr="000C5796">
        <w:rPr>
          <w:rFonts w:ascii="Times New Roman" w:eastAsia="Times New Roman" w:hAnsi="Times New Roman" w:cs="Times New Roman"/>
          <w:sz w:val="24"/>
          <w:szCs w:val="24"/>
        </w:rPr>
        <w:t>nd</w:t>
      </w:r>
      <w:r w:rsidR="000C5796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order Butterworth filter of 0.10-30 Hz and adjusted for DC offset. All continuous EEG </w:t>
      </w:r>
      <w:r>
        <w:rPr>
          <w:rFonts w:ascii="Times New Roman" w:eastAsia="Times New Roman" w:hAnsi="Times New Roman" w:cs="Times New Roman"/>
          <w:sz w:val="24"/>
          <w:szCs w:val="24"/>
        </w:rPr>
        <w:t>data were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visually inspected to identify and remove </w:t>
      </w:r>
      <w:r>
        <w:rPr>
          <w:rFonts w:ascii="Times New Roman" w:eastAsia="Times New Roman" w:hAnsi="Times New Roman" w:cs="Times New Roman"/>
          <w:sz w:val="24"/>
          <w:szCs w:val="24"/>
        </w:rPr>
        <w:t>segments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containing large muscle-related artifacts or extreme offsets of activity. </w:t>
      </w:r>
      <w:r>
        <w:rPr>
          <w:rFonts w:ascii="Times New Roman" w:eastAsia="Times New Roman" w:hAnsi="Times New Roman" w:cs="Times New Roman"/>
          <w:sz w:val="24"/>
          <w:szCs w:val="24"/>
        </w:rPr>
        <w:t>Data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wer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n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referenced offlin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o the </w:t>
      </w:r>
      <w:r w:rsidR="00BC6A56">
        <w:rPr>
          <w:rFonts w:ascii="Times New Roman" w:eastAsia="Times New Roman" w:hAnsi="Times New Roman" w:cs="Times New Roman"/>
          <w:sz w:val="24"/>
          <w:szCs w:val="24"/>
        </w:rPr>
        <w:t>me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of the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mastoids</w:t>
      </w:r>
      <w:r w:rsidR="00BC6A56">
        <w:rPr>
          <w:rFonts w:ascii="Times New Roman" w:eastAsia="Times New Roman" w:hAnsi="Times New Roman" w:cs="Times New Roman"/>
          <w:sz w:val="24"/>
          <w:szCs w:val="24"/>
        </w:rPr>
        <w:t xml:space="preserve"> (TP9, TP10)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For the doors task, feedback-locked </w:t>
      </w:r>
      <w:r w:rsidR="00465E08">
        <w:rPr>
          <w:rFonts w:ascii="Times New Roman" w:eastAsia="Times New Roman" w:hAnsi="Times New Roman" w:cs="Times New Roman"/>
          <w:sz w:val="24"/>
          <w:szCs w:val="24"/>
        </w:rPr>
        <w:t xml:space="preserve">segments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were extract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using a -200</w:t>
      </w:r>
      <w:r w:rsidR="0005029A">
        <w:rPr>
          <w:rFonts w:ascii="Times New Roman" w:eastAsia="Times New Roman" w:hAnsi="Times New Roman" w:cs="Times New Roman"/>
          <w:sz w:val="24"/>
          <w:szCs w:val="24"/>
        </w:rPr>
        <w:t>-</w:t>
      </w:r>
      <w:r>
        <w:rPr>
          <w:rFonts w:ascii="Times New Roman" w:eastAsia="Times New Roman" w:hAnsi="Times New Roman" w:cs="Times New Roman"/>
          <w:sz w:val="24"/>
          <w:szCs w:val="24"/>
        </w:rPr>
        <w:t>800 ms time window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, while response-locked </w:t>
      </w:r>
      <w:r w:rsidR="00465E08">
        <w:rPr>
          <w:rFonts w:ascii="Times New Roman" w:eastAsia="Times New Roman" w:hAnsi="Times New Roman" w:cs="Times New Roman"/>
          <w:sz w:val="24"/>
          <w:szCs w:val="24"/>
        </w:rPr>
        <w:t>segments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for the flankers task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were extracted </w:t>
      </w:r>
      <w:r>
        <w:rPr>
          <w:rFonts w:ascii="Times New Roman" w:eastAsia="Times New Roman" w:hAnsi="Times New Roman" w:cs="Times New Roman"/>
          <w:sz w:val="24"/>
          <w:szCs w:val="24"/>
        </w:rPr>
        <w:t>using a -400</w:t>
      </w:r>
      <w:r w:rsidR="0005029A">
        <w:rPr>
          <w:rFonts w:ascii="Times New Roman" w:eastAsia="Times New Roman" w:hAnsi="Times New Roman" w:cs="Times New Roman"/>
          <w:sz w:val="24"/>
          <w:szCs w:val="24"/>
        </w:rPr>
        <w:t>-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800 ms time window.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Oculomotor and eye blink artifacts were removed from the segmented waveforms using</w:t>
      </w:r>
      <w:r w:rsidR="00583BF0">
        <w:rPr>
          <w:rFonts w:ascii="Times New Roman" w:eastAsia="Times New Roman" w:hAnsi="Times New Roman" w:cs="Times New Roman"/>
          <w:sz w:val="24"/>
          <w:szCs w:val="24"/>
        </w:rPr>
        <w:t xml:space="preserve"> independent component analysis (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ICA</w:t>
      </w:r>
      <w:r w:rsidR="00583BF0">
        <w:rPr>
          <w:rFonts w:ascii="Times New Roman" w:eastAsia="Times New Roman" w:hAnsi="Times New Roman" w:cs="Times New Roman"/>
          <w:sz w:val="24"/>
          <w:szCs w:val="24"/>
        </w:rPr>
        <w:t>)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blink templates </w:t>
      </w:r>
      <w:r>
        <w:rPr>
          <w:rFonts w:ascii="Times New Roman" w:eastAsia="Times New Roman" w:hAnsi="Times New Roman" w:cs="Times New Roman"/>
          <w:sz w:val="24"/>
          <w:szCs w:val="24"/>
        </w:rPr>
        <w:t>generated by the author of the ERP PCA toolkit version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2.66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8FcaIBIg","properties":{"formattedCitation":"(Dien, 2010)","plainCitation":"(Dien, 2010)","noteIndex":0},"citationItems":[{"id":290,"uris":["http://zotero.org/users/local/TQDc5zRx/items/HQ2MEQDV"],"uri":["http://zotero.org/users/local/TQDc5zRx/items/HQ2MEQDV"],"itemData":{"id":290,"type":"article-journal","container-title":"Journal of neuroscience methods","ISSN":"0165-0270","issue":"1","journalAbbreviation":"Journal of neuroscience methods","note":"publisher: Elsevier","page":"138-145","title":"The ERP PCA Toolkit: An open source program for advanced statistical analysis of event-related potential data","volume":"187","author":[{"family":"Dien","given":"Joseph"}],"issued":{"date-parts":[["2010"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9B25D0">
        <w:rPr>
          <w:rFonts w:ascii="Times New Roman" w:hAnsi="Times New Roman" w:cs="Times New Roman"/>
          <w:sz w:val="24"/>
        </w:rPr>
        <w:t>(Dien, 2010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and from the </w:t>
      </w:r>
      <w:r>
        <w:rPr>
          <w:rFonts w:ascii="Times New Roman" w:eastAsia="Times New Roman" w:hAnsi="Times New Roman" w:cs="Times New Roman"/>
          <w:sz w:val="24"/>
          <w:szCs w:val="24"/>
        </w:rPr>
        <w:t>segmented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dat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ICA components that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were highly correlated (i.e., 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r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≥ .90)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with topographies of the blink templates provided were removed during this step. </w:t>
      </w:r>
      <w:r>
        <w:rPr>
          <w:rFonts w:ascii="Times New Roman" w:eastAsia="Times New Roman" w:hAnsi="Times New Roman" w:cs="Times New Roman"/>
          <w:sz w:val="24"/>
          <w:szCs w:val="24"/>
        </w:rPr>
        <w:t>Segment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s were reject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f: (1) there was at least a 100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µV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voltage difference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within a segment</w:t>
      </w:r>
      <w:r>
        <w:rPr>
          <w:rFonts w:ascii="Times New Roman" w:eastAsia="Times New Roman" w:hAnsi="Times New Roman" w:cs="Times New Roman"/>
          <w:sz w:val="24"/>
          <w:szCs w:val="24"/>
        </w:rPr>
        <w:t>; (2)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if channels differed by more than 50 µV, which was measured from the neighboring 6 channel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; or (3)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&gt; 15% of channels </w:t>
      </w:r>
      <w:r>
        <w:rPr>
          <w:rFonts w:ascii="Times New Roman" w:eastAsia="Times New Roman" w:hAnsi="Times New Roman" w:cs="Times New Roman"/>
          <w:sz w:val="24"/>
          <w:szCs w:val="24"/>
        </w:rPr>
        <w:t>were marked bad.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Remaining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bad channels were corrected through </w:t>
      </w:r>
      <w:r w:rsidR="00465E08">
        <w:rPr>
          <w:rFonts w:ascii="Times New Roman" w:eastAsia="Times New Roman" w:hAnsi="Times New Roman" w:cs="Times New Roman"/>
          <w:sz w:val="24"/>
          <w:szCs w:val="24"/>
        </w:rPr>
        <w:t xml:space="preserve">spherical </w:t>
      </w:r>
      <w:r w:rsidR="00465E08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spline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interpolation obtained from good channels of the scalp voltage field within each </w:t>
      </w:r>
      <w:r w:rsidR="00465E08">
        <w:rPr>
          <w:rFonts w:ascii="Times New Roman" w:eastAsia="Times New Roman" w:hAnsi="Times New Roman" w:cs="Times New Roman"/>
          <w:sz w:val="24"/>
          <w:szCs w:val="24"/>
        </w:rPr>
        <w:t xml:space="preserve">data segment. </w:t>
      </w:r>
      <w:r>
        <w:rPr>
          <w:rFonts w:ascii="Times New Roman" w:eastAsia="Times New Roman" w:hAnsi="Times New Roman" w:cs="Times New Roman"/>
          <w:sz w:val="24"/>
          <w:szCs w:val="24"/>
        </w:rPr>
        <w:t>Segments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were averaged separately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by trial type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for each task (doors: </w:t>
      </w:r>
      <w:r w:rsidR="000C5796">
        <w:rPr>
          <w:rFonts w:ascii="Times New Roman" w:eastAsia="Times New Roman" w:hAnsi="Times New Roman" w:cs="Times New Roman"/>
          <w:sz w:val="24"/>
          <w:szCs w:val="24"/>
        </w:rPr>
        <w:t>gain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, los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flanker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: correct, error) and baseline corrected using the -200</w:t>
      </w:r>
      <w:r w:rsidR="00EF7C83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0 m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>pre-feedback interval for the doors task and the -400 to -200 ms pre-response interval for the flanker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Pr="007C04EF">
        <w:rPr>
          <w:rFonts w:ascii="Times New Roman" w:eastAsia="Times New Roman" w:hAnsi="Times New Roman" w:cs="Times New Roman"/>
          <w:sz w:val="24"/>
          <w:szCs w:val="24"/>
        </w:rPr>
        <w:t xml:space="preserve"> task.</w:t>
      </w:r>
    </w:p>
    <w:p w14:paraId="596A2AEF" w14:textId="77777777" w:rsidR="00465E08" w:rsidRDefault="00465E08" w:rsidP="00EF7C83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0F01EB1B" w14:textId="77777777" w:rsidR="00EF7C83" w:rsidRPr="002562A1" w:rsidRDefault="00EF7C83" w:rsidP="00EF7C83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2562A1">
        <w:rPr>
          <w:rFonts w:ascii="Times New Roman" w:eastAsia="Times New Roman" w:hAnsi="Times New Roman" w:cs="Times New Roman"/>
          <w:b/>
          <w:bCs/>
          <w:sz w:val="24"/>
          <w:szCs w:val="24"/>
        </w:rPr>
        <w:t>Supplementary References</w:t>
      </w:r>
    </w:p>
    <w:p w14:paraId="57A5137E" w14:textId="77777777" w:rsidR="00EF7C83" w:rsidRDefault="00EF7C83" w:rsidP="00EF7C83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562A1">
        <w:rPr>
          <w:rFonts w:ascii="Times New Roman" w:hAnsi="Times New Roman" w:cs="Times New Roman"/>
          <w:sz w:val="24"/>
          <w:szCs w:val="24"/>
        </w:rPr>
        <w:t xml:space="preserve">Delorme, A., &amp; Makeig, S. (2004). EEGLAB: an open source toolbox for analysis of single-trial </w:t>
      </w:r>
      <w:r>
        <w:rPr>
          <w:rFonts w:ascii="Times New Roman" w:hAnsi="Times New Roman" w:cs="Times New Roman"/>
          <w:sz w:val="24"/>
          <w:szCs w:val="24"/>
        </w:rPr>
        <w:tab/>
      </w:r>
      <w:r w:rsidRPr="002562A1">
        <w:rPr>
          <w:rFonts w:ascii="Times New Roman" w:hAnsi="Times New Roman" w:cs="Times New Roman"/>
          <w:sz w:val="24"/>
          <w:szCs w:val="24"/>
        </w:rPr>
        <w:t xml:space="preserve">EEG dynamics including independent component analysis. </w:t>
      </w:r>
      <w:r w:rsidRPr="002562A1">
        <w:rPr>
          <w:rFonts w:ascii="Times New Roman" w:hAnsi="Times New Roman" w:cs="Times New Roman"/>
          <w:i/>
          <w:iCs/>
          <w:sz w:val="24"/>
          <w:szCs w:val="24"/>
        </w:rPr>
        <w:t xml:space="preserve">Journal of Neuroscience </w:t>
      </w:r>
      <w:r>
        <w:rPr>
          <w:rFonts w:ascii="Times New Roman" w:hAnsi="Times New Roman" w:cs="Times New Roman"/>
          <w:i/>
          <w:iCs/>
          <w:sz w:val="24"/>
          <w:szCs w:val="24"/>
        </w:rPr>
        <w:tab/>
      </w:r>
      <w:r w:rsidRPr="002562A1">
        <w:rPr>
          <w:rFonts w:ascii="Times New Roman" w:hAnsi="Times New Roman" w:cs="Times New Roman"/>
          <w:i/>
          <w:iCs/>
          <w:sz w:val="24"/>
          <w:szCs w:val="24"/>
        </w:rPr>
        <w:t>Methods</w:t>
      </w:r>
      <w:r w:rsidRPr="002562A1">
        <w:rPr>
          <w:rFonts w:ascii="Times New Roman" w:hAnsi="Times New Roman" w:cs="Times New Roman"/>
          <w:sz w:val="24"/>
          <w:szCs w:val="24"/>
        </w:rPr>
        <w:t xml:space="preserve">, </w:t>
      </w:r>
      <w:r w:rsidRPr="002562A1">
        <w:rPr>
          <w:rFonts w:ascii="Times New Roman" w:hAnsi="Times New Roman" w:cs="Times New Roman"/>
          <w:i/>
          <w:iCs/>
          <w:sz w:val="24"/>
          <w:szCs w:val="24"/>
        </w:rPr>
        <w:t>134</w:t>
      </w:r>
      <w:r w:rsidRPr="002562A1">
        <w:rPr>
          <w:rFonts w:ascii="Times New Roman" w:hAnsi="Times New Roman" w:cs="Times New Roman"/>
          <w:sz w:val="24"/>
          <w:szCs w:val="24"/>
        </w:rPr>
        <w:t>(1), 9–21.</w:t>
      </w:r>
    </w:p>
    <w:p w14:paraId="7CFABF14" w14:textId="706749CA" w:rsidR="00EF7C83" w:rsidRDefault="00EF7C83" w:rsidP="00EF7C83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562A1">
        <w:rPr>
          <w:rFonts w:ascii="Times New Roman" w:hAnsi="Times New Roman" w:cs="Times New Roman"/>
          <w:sz w:val="24"/>
          <w:szCs w:val="24"/>
        </w:rPr>
        <w:t xml:space="preserve">Dien, J. (2010). The ERP PCA Toolkit: An open source program for advanced statistical analysis </w:t>
      </w:r>
      <w:r>
        <w:rPr>
          <w:rFonts w:ascii="Times New Roman" w:hAnsi="Times New Roman" w:cs="Times New Roman"/>
          <w:sz w:val="24"/>
          <w:szCs w:val="24"/>
        </w:rPr>
        <w:tab/>
      </w:r>
      <w:r w:rsidRPr="002562A1">
        <w:rPr>
          <w:rFonts w:ascii="Times New Roman" w:hAnsi="Times New Roman" w:cs="Times New Roman"/>
          <w:sz w:val="24"/>
          <w:szCs w:val="24"/>
        </w:rPr>
        <w:t xml:space="preserve">of event-related potential data. </w:t>
      </w:r>
      <w:r w:rsidRPr="002562A1">
        <w:rPr>
          <w:rFonts w:ascii="Times New Roman" w:hAnsi="Times New Roman" w:cs="Times New Roman"/>
          <w:i/>
          <w:iCs/>
          <w:sz w:val="24"/>
          <w:szCs w:val="24"/>
        </w:rPr>
        <w:t>Journal of Neuroscience Methods</w:t>
      </w:r>
      <w:r w:rsidRPr="002562A1">
        <w:rPr>
          <w:rFonts w:ascii="Times New Roman" w:hAnsi="Times New Roman" w:cs="Times New Roman"/>
          <w:sz w:val="24"/>
          <w:szCs w:val="24"/>
        </w:rPr>
        <w:t xml:space="preserve">, </w:t>
      </w:r>
      <w:r w:rsidRPr="002562A1">
        <w:rPr>
          <w:rFonts w:ascii="Times New Roman" w:hAnsi="Times New Roman" w:cs="Times New Roman"/>
          <w:i/>
          <w:iCs/>
          <w:sz w:val="24"/>
          <w:szCs w:val="24"/>
        </w:rPr>
        <w:t>187</w:t>
      </w:r>
      <w:r w:rsidRPr="002562A1">
        <w:rPr>
          <w:rFonts w:ascii="Times New Roman" w:hAnsi="Times New Roman" w:cs="Times New Roman"/>
          <w:sz w:val="24"/>
          <w:szCs w:val="24"/>
        </w:rPr>
        <w:t>(1), 138–145.</w:t>
      </w:r>
    </w:p>
    <w:p w14:paraId="4586CE08" w14:textId="1A811018" w:rsidR="00B6023D" w:rsidRPr="00B6023D" w:rsidRDefault="00B6023D" w:rsidP="00B6023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6023D">
        <w:rPr>
          <w:rFonts w:ascii="Times New Roman" w:hAnsi="Times New Roman" w:cs="Times New Roman"/>
          <w:sz w:val="24"/>
          <w:szCs w:val="24"/>
        </w:rPr>
        <w:t xml:space="preserve">Lakens, D. </w:t>
      </w:r>
      <w:r>
        <w:rPr>
          <w:rFonts w:ascii="Times New Roman" w:hAnsi="Times New Roman" w:cs="Times New Roman"/>
          <w:sz w:val="24"/>
          <w:szCs w:val="24"/>
        </w:rPr>
        <w:t xml:space="preserve">(2013). Calculating and reporting effect sizes to facilitate cumulative science: A </w:t>
      </w:r>
      <w:r>
        <w:rPr>
          <w:rFonts w:ascii="Times New Roman" w:hAnsi="Times New Roman" w:cs="Times New Roman"/>
          <w:sz w:val="24"/>
          <w:szCs w:val="24"/>
        </w:rPr>
        <w:tab/>
        <w:t xml:space="preserve">practical primer for t-tests and ANOVAs. </w:t>
      </w:r>
      <w:r>
        <w:rPr>
          <w:rFonts w:ascii="Times New Roman" w:hAnsi="Times New Roman" w:cs="Times New Roman"/>
          <w:i/>
          <w:iCs/>
          <w:sz w:val="24"/>
          <w:szCs w:val="24"/>
        </w:rPr>
        <w:t>Frontiers in Psychology, 4</w:t>
      </w:r>
      <w:r>
        <w:rPr>
          <w:rFonts w:ascii="Times New Roman" w:hAnsi="Times New Roman" w:cs="Times New Roman"/>
          <w:sz w:val="24"/>
          <w:szCs w:val="24"/>
        </w:rPr>
        <w:t>, 863.</w:t>
      </w:r>
    </w:p>
    <w:p w14:paraId="0D1C306A" w14:textId="77777777" w:rsidR="00EF7C83" w:rsidRDefault="00EF7C83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B546378" w14:textId="3A814AB7" w:rsidR="00EF7C83" w:rsidRDefault="00EF7C83">
      <w:pPr>
        <w:rPr>
          <w:rFonts w:ascii="Times New Roman" w:eastAsia="Times New Roman" w:hAnsi="Times New Roman" w:cs="Times New Roman"/>
          <w:sz w:val="24"/>
          <w:szCs w:val="24"/>
        </w:rPr>
        <w:sectPr w:rsidR="00EF7C83" w:rsidSect="00477D0E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pPr w:leftFromText="180" w:rightFromText="180" w:vertAnchor="page" w:horzAnchor="margin" w:tblpXSpec="center" w:tblpY="1771"/>
        <w:tblW w:w="14035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05"/>
        <w:gridCol w:w="802"/>
        <w:gridCol w:w="1749"/>
        <w:gridCol w:w="299"/>
        <w:gridCol w:w="802"/>
        <w:gridCol w:w="1583"/>
        <w:gridCol w:w="299"/>
        <w:gridCol w:w="599"/>
        <w:gridCol w:w="299"/>
        <w:gridCol w:w="802"/>
        <w:gridCol w:w="1581"/>
        <w:gridCol w:w="299"/>
        <w:gridCol w:w="802"/>
        <w:gridCol w:w="1568"/>
        <w:gridCol w:w="299"/>
        <w:gridCol w:w="603"/>
      </w:tblGrid>
      <w:tr w:rsidR="00583BF0" w:rsidRPr="00EF64EC" w14:paraId="66B801C3" w14:textId="77777777" w:rsidTr="00B6162E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6BD9B" w14:textId="7D8DF967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EF7C83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lastRenderedPageBreak/>
              <w:t>Table S1</w:t>
            </w:r>
          </w:p>
          <w:p w14:paraId="4AA5D3C3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  <w:p w14:paraId="2A28CE92" w14:textId="27285B63" w:rsidR="00EF7C83" w:rsidRPr="00EF7C83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8986A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0EB01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44298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FAFC28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A886FC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4F7D6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C1053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5B0383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A29DB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8A641B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2F30BB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D565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72538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7BC3B6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100C63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</w:tr>
      <w:tr w:rsidR="00583BF0" w:rsidRPr="00EF64EC" w14:paraId="78E37A44" w14:textId="77777777" w:rsidTr="00B6162E">
        <w:trPr>
          <w:trHeight w:val="300"/>
        </w:trPr>
        <w:tc>
          <w:tcPr>
            <w:tcW w:w="1403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89D45E" w14:textId="100AAA13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Pre- and Post-Intervention Measures and Effect Size Estimates by Condition</w:t>
            </w:r>
          </w:p>
          <w:p w14:paraId="2DA21F0F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</w:p>
          <w:p w14:paraId="3C2880D7" w14:textId="7EE4B893" w:rsidR="00EF7C83" w:rsidRPr="00EF64EC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</w:p>
        </w:tc>
      </w:tr>
      <w:tr w:rsidR="00583BF0" w:rsidRPr="00EF64EC" w14:paraId="3411D404" w14:textId="77777777" w:rsidTr="00B6162E">
        <w:trPr>
          <w:trHeight w:val="300"/>
        </w:trPr>
        <w:tc>
          <w:tcPr>
            <w:tcW w:w="18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D66B74" w14:textId="77777777" w:rsidR="00583BF0" w:rsidRPr="00EF64EC" w:rsidRDefault="00583BF0" w:rsidP="00B6162E">
            <w:pPr>
              <w:spacing w:after="0" w:line="240" w:lineRule="auto"/>
              <w:ind w:firstLineChars="500" w:firstLine="90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6021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1E51895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ercise (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35)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CECE4FF" w14:textId="29411CE6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42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719CE7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tretching (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31)</w:t>
            </w:r>
          </w:p>
        </w:tc>
      </w:tr>
      <w:tr w:rsidR="00583BF0" w:rsidRPr="00EF64EC" w14:paraId="23999712" w14:textId="77777777" w:rsidTr="00B6162E">
        <w:trPr>
          <w:trHeight w:val="315"/>
        </w:trPr>
        <w:tc>
          <w:tcPr>
            <w:tcW w:w="1889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FFFFFF"/>
            <w:vAlign w:val="center"/>
            <w:hideMark/>
          </w:tcPr>
          <w:p w14:paraId="2AFF66C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5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17E65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e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ED95D0" w14:textId="41FE61AC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219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993B75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ost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8ACABF" w14:textId="56F5CD36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3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90FA06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re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D47C96" w14:textId="2ECE86A1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208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BC8079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Post</w:t>
            </w:r>
          </w:p>
        </w:tc>
      </w:tr>
      <w:tr w:rsidR="00583BF0" w:rsidRPr="00EF64EC" w14:paraId="06B84BB2" w14:textId="77777777" w:rsidTr="00B6162E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64563B5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ariable</w:t>
            </w: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F0EEC3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</w:t>
            </w:r>
          </w:p>
        </w:tc>
        <w:tc>
          <w:tcPr>
            <w:tcW w:w="17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A8A1064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DA3AE8F" w14:textId="10BC6545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B6C82C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</w:t>
            </w:r>
          </w:p>
        </w:tc>
        <w:tc>
          <w:tcPr>
            <w:tcW w:w="1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CE31764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F052939" w14:textId="2685CD01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40B5E01" w14:textId="70CB98B5" w:rsidR="00583BF0" w:rsidRPr="00683719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</w:pPr>
            <w:bookmarkStart w:id="0" w:name="_Hlk41728878"/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  <w:t>av</w:t>
            </w:r>
            <w:bookmarkEnd w:id="0"/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3220E3A" w14:textId="76165708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C8893F3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</w:t>
            </w:r>
          </w:p>
        </w:tc>
        <w:tc>
          <w:tcPr>
            <w:tcW w:w="1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EA092B0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12859BB" w14:textId="5215CC89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4073513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</w:t>
            </w:r>
          </w:p>
        </w:tc>
        <w:tc>
          <w:tcPr>
            <w:tcW w:w="1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8BE115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846D1E5" w14:textId="29547CB6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FEF345B" w14:textId="1D94A660" w:rsidR="00583BF0" w:rsidRPr="005125F9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  <w:t>av</w:t>
            </w:r>
          </w:p>
        </w:tc>
      </w:tr>
      <w:tr w:rsidR="00583BF0" w:rsidRPr="00EF64EC" w14:paraId="0968061B" w14:textId="77777777" w:rsidTr="00B6162E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3CADD3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DI-II Score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DE56068" w14:textId="4CE7D0C2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F3025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.</w:t>
            </w:r>
            <w:r w:rsidR="000E3CA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6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3B026B7" w14:textId="7E73354D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9.30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, 2</w:t>
            </w:r>
            <w:r w:rsidR="00F30254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.</w:t>
            </w:r>
            <w:r w:rsidR="00F30254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7C9DF0C" w14:textId="0BCB3884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67E9B6A" w14:textId="5A21818A" w:rsidR="00583BF0" w:rsidRPr="00F30254" w:rsidRDefault="000E3CAF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.83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21CF2FF" w14:textId="6B285143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.01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, 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.64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BA2F10A" w14:textId="0E43E1F8" w:rsidR="00583BF0" w:rsidRPr="005125F9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505BC49" w14:textId="19AE5D58" w:rsidR="00583BF0" w:rsidRPr="005125F9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4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8152A70" w14:textId="5D409B8B" w:rsidR="00583BF0" w:rsidRPr="005125F9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F09F66F" w14:textId="2013D333" w:rsidR="00583BF0" w:rsidRPr="00F30254" w:rsidRDefault="000E3CAF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0.35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C3FE1CD" w14:textId="5FCA537D" w:rsidR="00583BF0" w:rsidRPr="00F30254" w:rsidRDefault="00400E8B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17.77, 22.9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9C681BD" w14:textId="129C0308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F6C0AB4" w14:textId="66CC3509" w:rsidR="00583BF0" w:rsidRPr="00F30254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F3025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</w:t>
            </w:r>
            <w:r w:rsidR="000E3CA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97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EE3431A" w14:textId="69F60F2C" w:rsidR="00583BF0" w:rsidRPr="00400E8B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</w:t>
            </w:r>
            <w:r w:rsidR="00F30254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77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, </w:t>
            </w:r>
            <w:r w:rsidR="00400E8B"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6.17</w:t>
            </w:r>
            <w:r w:rsidRPr="00400E8B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F9220A0" w14:textId="062D1417" w:rsidR="00583BF0" w:rsidRPr="005125F9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3FA6E59" w14:textId="0AA51F64" w:rsidR="00583BF0" w:rsidRPr="005125F9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highlight w:val="yellow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5</w:t>
            </w:r>
          </w:p>
        </w:tc>
      </w:tr>
      <w:tr w:rsidR="00583BF0" w:rsidRPr="00EF64EC" w14:paraId="6F5532BB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BEEF01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AI Score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5E3F838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3.73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B643C0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10.22, 17.2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C51FA90" w14:textId="0A68631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00629AD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.42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77990A3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7.35, 13.49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DAE9F4B" w14:textId="61AE2DB0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F21F788" w14:textId="375BC372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521FCD7" w14:textId="721BABF3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3ED952D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.47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C80CDB7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9.45, 15.48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460D4BF" w14:textId="2AA08283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1CE998D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.17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DE57AE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7.09, 15.25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7A9EBF4" w14:textId="6ABBB188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2CCDD445" w14:textId="47AED5C7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</w:t>
            </w:r>
          </w:p>
        </w:tc>
      </w:tr>
      <w:tr w:rsidR="00583BF0" w:rsidRPr="00EF64EC" w14:paraId="5A2E6C5D" w14:textId="77777777" w:rsidTr="00683719">
        <w:trPr>
          <w:trHeight w:val="315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881DB4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VO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  <w:t>2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peak (ml/kg/min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AE86047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8.06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C24E20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4.66, 41.46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C3BDC4B" w14:textId="3D96955C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F7F0BB4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9.69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7F0C5C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6.49, 42.88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AE0C893" w14:textId="54ECB3ED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0C7B825A" w14:textId="31901EC7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9446D17" w14:textId="17BF6C35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11A069D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8.84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E7C873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5.31, 42.36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A5CC63D" w14:textId="25A6F051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42DE9E7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9.36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073114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6.06, 42.65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196B43F0" w14:textId="105E1CB5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431A11EC" w14:textId="3BDB46C2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</w:t>
            </w:r>
          </w:p>
        </w:tc>
      </w:tr>
      <w:tr w:rsidR="00583BF0" w:rsidRPr="00EF64EC" w14:paraId="52535AB2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001FA0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PAQ (MET*min/wk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9CA0FEC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08.71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D19F8E" w14:textId="6F33BDBB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</w:t>
            </w:r>
            <w:r w:rsidR="00F92BF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7.47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, </w:t>
            </w:r>
            <w:r w:rsidR="00F92BF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79.94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FE30E16" w14:textId="058017F6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4A03371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97.87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0E23A8A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440.20, 755.5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1EC745B" w14:textId="1E23E16E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7738B80C" w14:textId="31114EED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5F9A144" w14:textId="618C011D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4AC7FB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72.07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8ADBE9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22.69, 621.46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C769362" w14:textId="5313B2AA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C00E439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80.3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94065CD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311.95, 648.66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468E567E" w14:textId="35BA0AA3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D9904A0" w14:textId="5FBB14EE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</w:t>
            </w:r>
          </w:p>
        </w:tc>
      </w:tr>
      <w:tr w:rsidR="00583BF0" w:rsidRPr="00EF64EC" w14:paraId="6387EAA8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CB4012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wP (μV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A65D17A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48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21EE1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2.40, 4.56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3B8C299" w14:textId="3D36D1C0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20E4F49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22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A0465F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2.12, 4.32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5C92C72" w14:textId="7B1997FA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1BAD839" w14:textId="2233F297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805CF22" w14:textId="1FE83ADF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1E82FA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67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37A085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1.43, 3.92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B9FD609" w14:textId="2B2749F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DE319F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48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C672A5C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1.32, 3.65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2CD0F645" w14:textId="1D4D511D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7848FA7" w14:textId="4041C9F9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</w:t>
            </w:r>
          </w:p>
        </w:tc>
      </w:tr>
      <w:tr w:rsidR="00583BF0" w:rsidRPr="00EF64EC" w14:paraId="0265E84E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422BEF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lanker Accuracy (%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59C6829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4.70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C54BBF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78.59, 90.80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9BAFE97" w14:textId="3A2D8AD8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5C5D23A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5.60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11EE013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79.24, 91.9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8870D0C" w14:textId="00345AFD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00C5E86" w14:textId="1C094B3A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5931A5D" w14:textId="73933934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76739E8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6.91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E251DC6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80.96, 92.87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0F3FA04" w14:textId="720680EA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ACB310F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0.98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02602D6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87.32, 94.65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2D47A548" w14:textId="7E8C975A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09C9752" w14:textId="2340F24C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</w:t>
            </w:r>
          </w:p>
        </w:tc>
      </w:tr>
      <w:tr w:rsidR="00583BF0" w:rsidRPr="00EF64EC" w14:paraId="30622652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8D9EB4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lanker RT (ms)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60E12D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41.24</w:t>
            </w:r>
          </w:p>
        </w:tc>
        <w:tc>
          <w:tcPr>
            <w:tcW w:w="17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4F6B753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581.93, 700.5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7E3BB7A" w14:textId="72974BC2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69C065E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36.70</w:t>
            </w:r>
          </w:p>
        </w:tc>
        <w:tc>
          <w:tcPr>
            <w:tcW w:w="1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AAD3631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588.90, 684.50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204BAD0" w14:textId="31423941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7A7F7C33" w14:textId="47F88073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7CCAB0A" w14:textId="549B3C1E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1CA518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49.45</w:t>
            </w:r>
          </w:p>
        </w:tc>
        <w:tc>
          <w:tcPr>
            <w:tcW w:w="15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9A5CEE1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580.86, 718.04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8FE61BC" w14:textId="625E2C01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1F83486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52.6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A03E09C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584.35, 720.93]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1CC71AD" w14:textId="51CB0BC9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2B31CBBF" w14:textId="654F6150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</w:t>
            </w:r>
          </w:p>
        </w:tc>
      </w:tr>
      <w:tr w:rsidR="00583BF0" w:rsidRPr="00EF64EC" w14:paraId="1F464196" w14:textId="77777777" w:rsidTr="00683719">
        <w:trPr>
          <w:trHeight w:val="300"/>
        </w:trPr>
        <w:tc>
          <w:tcPr>
            <w:tcW w:w="1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064D9A7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RN (μV)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b 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7FEA88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2.31</w:t>
            </w:r>
          </w:p>
        </w:tc>
        <w:tc>
          <w:tcPr>
            <w:tcW w:w="17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F94C445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-3.45, -1.17]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093A7AF0" w14:textId="75900DA9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238B040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3.23</w:t>
            </w:r>
          </w:p>
        </w:tc>
        <w:tc>
          <w:tcPr>
            <w:tcW w:w="1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27258AC2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-5.14, -1.31]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6648F9A2" w14:textId="3268FEF6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189DAECB" w14:textId="781D616F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1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4476DA5" w14:textId="0109F2DF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3465337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3.78</w:t>
            </w:r>
          </w:p>
        </w:tc>
        <w:tc>
          <w:tcPr>
            <w:tcW w:w="15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6BF363FB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-5.44, -2.12]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34F8FE3" w14:textId="75B6FDC5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4E4FF378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5.22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6C3C341C" w14:textId="77777777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[-7.62, -2.82]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</w:tcPr>
          <w:p w14:paraId="5CA7F721" w14:textId="08326795" w:rsidR="00583BF0" w:rsidRPr="00EF64EC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</w:tcPr>
          <w:p w14:paraId="32C088A0" w14:textId="591E532B" w:rsidR="00583BF0" w:rsidRPr="00EF64EC" w:rsidRDefault="00683719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</w:t>
            </w:r>
          </w:p>
        </w:tc>
      </w:tr>
      <w:tr w:rsidR="00583BF0" w:rsidRPr="00EF64EC" w14:paraId="1D29029C" w14:textId="77777777" w:rsidTr="00B6162E">
        <w:trPr>
          <w:trHeight w:val="900"/>
        </w:trPr>
        <w:tc>
          <w:tcPr>
            <w:tcW w:w="1403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4EDAB3" w14:textId="00787E54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ote.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CI = confidence interval; </w:t>
            </w:r>
            <w:r w:rsidR="00683719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g</w:t>
            </w:r>
            <w:r w:rsidR="00683719">
              <w:rPr>
                <w:rFonts w:ascii="Arial" w:eastAsia="Times New Roman" w:hAnsi="Arial" w:cs="Arial"/>
                <w:color w:val="000000"/>
                <w:sz w:val="18"/>
                <w:szCs w:val="18"/>
                <w:vertAlign w:val="subscript"/>
              </w:rPr>
              <w:t>av</w:t>
            </w:r>
            <w:r w:rsidR="00683719"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= </w:t>
            </w:r>
            <w:r w:rsidR="00683719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Hedges’s </w:t>
            </w:r>
            <w:r w:rsidR="00683719" w:rsidRPr="00B6023D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 w:rsidR="00B6023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djusted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ffect size</w:t>
            </w:r>
            <w:r w:rsidR="00B6023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see Lakens, 2013</w:t>
            </w:r>
            <w:r w:rsidR="00F92BF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for its computation</w:t>
            </w:r>
            <w:r w:rsidR="00B6023D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; BDI-II = Beck Depression Inventory, Second Edition; BAI = Beck Anxiety Inventory; IPAQ = International Physical Activity Questionnaire; MET min/wk = metabolic equivalent minutes per week; RewP = reward positivity;  μV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= microvolts;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% = percentage correct; RT = reaction time;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ms = milliseconds;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RN = error-related negativity.</w:t>
            </w:r>
          </w:p>
        </w:tc>
      </w:tr>
      <w:tr w:rsidR="00583BF0" w:rsidRPr="00EF64EC" w14:paraId="7E4ABD05" w14:textId="77777777" w:rsidTr="00B6162E">
        <w:trPr>
          <w:trHeight w:val="300"/>
        </w:trPr>
        <w:tc>
          <w:tcPr>
            <w:tcW w:w="1403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55DEA2" w14:textId="38B8C1CE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a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BAI Score Analyses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</w:t>
            </w:r>
            <w:r w:rsidR="00465E0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3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Exercise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</w:t>
            </w:r>
            <w:r w:rsidR="00465E0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; Stretching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</w:t>
            </w:r>
            <w:r w:rsidR="00465E08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0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.</w:t>
            </w:r>
          </w:p>
        </w:tc>
      </w:tr>
      <w:tr w:rsidR="00583BF0" w:rsidRPr="00EF64EC" w14:paraId="54CEDF06" w14:textId="77777777" w:rsidTr="00B6162E">
        <w:trPr>
          <w:trHeight w:val="108"/>
        </w:trPr>
        <w:tc>
          <w:tcPr>
            <w:tcW w:w="14035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4276A9" w14:textId="77777777" w:rsidR="00583BF0" w:rsidRPr="00EF64EC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b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ERN Analyses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N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= 55 (Exercise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= 31; Stretching: </w:t>
            </w:r>
            <w:r w:rsidRPr="00EF64EC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n </w:t>
            </w:r>
            <w:r w:rsidRPr="00EF64EC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= 24).</w:t>
            </w:r>
          </w:p>
        </w:tc>
      </w:tr>
    </w:tbl>
    <w:p w14:paraId="2F2B9F7E" w14:textId="6C73FD75" w:rsidR="00583BF0" w:rsidRDefault="00583BF0" w:rsidP="00583BF0">
      <w:pPr>
        <w:spacing w:after="0"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35B56C34" w14:textId="77777777" w:rsidR="00583BF0" w:rsidRDefault="00583BF0" w:rsidP="002562A1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  <w:sectPr w:rsidR="00583BF0" w:rsidSect="00583BF0">
          <w:type w:val="continuous"/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0C04CC21" w14:textId="77777777" w:rsidR="00583BF0" w:rsidRDefault="00583BF0" w:rsidP="00583BF0">
      <w:pPr>
        <w:spacing w:after="0"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46"/>
        <w:gridCol w:w="934"/>
        <w:gridCol w:w="1728"/>
        <w:gridCol w:w="354"/>
        <w:gridCol w:w="933"/>
        <w:gridCol w:w="1497"/>
        <w:gridCol w:w="354"/>
        <w:gridCol w:w="933"/>
        <w:gridCol w:w="1497"/>
        <w:gridCol w:w="354"/>
        <w:gridCol w:w="933"/>
        <w:gridCol w:w="1497"/>
      </w:tblGrid>
      <w:tr w:rsidR="00583BF0" w:rsidRPr="009C2F3A" w14:paraId="11925D42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57013" w14:textId="7B4840FD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F7C8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Table S2</w:t>
            </w:r>
          </w:p>
          <w:p w14:paraId="1DF22ED6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  <w:p w14:paraId="2F17BB2C" w14:textId="5D7FB5FC" w:rsidR="00EF7C83" w:rsidRPr="00EF7C83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744EC4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FE8F7E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D3A9E4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2976DC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18008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98FE5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207A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1B713F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D45BD8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4652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387FFA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583BF0" w:rsidRPr="009C2F3A" w14:paraId="0D0E7443" w14:textId="77777777" w:rsidTr="00B6162E">
        <w:trPr>
          <w:trHeight w:val="300"/>
        </w:trPr>
        <w:tc>
          <w:tcPr>
            <w:tcW w:w="0" w:type="auto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715DCD" w14:textId="3F8E40DD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Means and 95% Confidence Intervals of Number of Trials Contributing to Each ERP Waveform by Condition Across the Intervention</w:t>
            </w:r>
          </w:p>
          <w:p w14:paraId="4F5B43E3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  <w:p w14:paraId="371072BC" w14:textId="3F592F1E" w:rsidR="00EF7C83" w:rsidRPr="009C2F3A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</w:tr>
      <w:tr w:rsidR="00583BF0" w:rsidRPr="009C2F3A" w14:paraId="36D5D943" w14:textId="77777777" w:rsidTr="00B6162E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8ED945" w14:textId="77777777" w:rsidR="00583BF0" w:rsidRPr="009C2F3A" w:rsidRDefault="00583BF0" w:rsidP="00B6162E">
            <w:pPr>
              <w:spacing w:after="0" w:line="240" w:lineRule="auto"/>
              <w:ind w:firstLineChars="500" w:firstLine="1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9322F5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erci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4EFF70" w14:textId="17099552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2AA3591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retching</w:t>
            </w:r>
          </w:p>
        </w:tc>
      </w:tr>
      <w:tr w:rsidR="00583BF0" w:rsidRPr="009C2F3A" w14:paraId="0E312FAA" w14:textId="77777777" w:rsidTr="00B6162E">
        <w:trPr>
          <w:trHeight w:val="315"/>
        </w:trPr>
        <w:tc>
          <w:tcPr>
            <w:tcW w:w="0" w:type="auto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FFFFFF"/>
            <w:vAlign w:val="center"/>
            <w:hideMark/>
          </w:tcPr>
          <w:p w14:paraId="44FCB429" w14:textId="0D1137D2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D98540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7DD3151" w14:textId="689723C4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B9CBE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D0A187" w14:textId="0944040D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D1A9D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6E3376" w14:textId="115C2524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FB92E4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</w:t>
            </w:r>
          </w:p>
        </w:tc>
      </w:tr>
      <w:tr w:rsidR="00583BF0" w:rsidRPr="009C2F3A" w14:paraId="09FDDACE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FFE4662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8DEC4DE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533330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8390D67" w14:textId="024157A0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FC3DFF0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872EAE0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BA99AC5" w14:textId="1FCB4FA5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4A35A18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9C4458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9AC1AB8" w14:textId="55BB4176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89D40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498839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% CI</w:t>
            </w:r>
          </w:p>
        </w:tc>
      </w:tr>
      <w:tr w:rsidR="00583BF0" w:rsidRPr="009C2F3A" w14:paraId="79AC3BD9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BFD039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Doors ERP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A40E2C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C0844D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A06167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C587AE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F3013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818C9F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FC5EBD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CB7497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44AF54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0707B3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9BF444E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583BF0" w:rsidRPr="009C2F3A" w14:paraId="2C95193D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80FA07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 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  <w:t xml:space="preserve">to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  <w:t>Gai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04C4A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F9C411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8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7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E38209" w14:textId="65B229F4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008682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35112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1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6.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FDFDC9B" w14:textId="7F005432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1F2589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EFE318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E7DFE5" w14:textId="4AAB0B35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85154E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8F2542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7.7]</w:t>
            </w:r>
          </w:p>
        </w:tc>
      </w:tr>
      <w:tr w:rsidR="00583BF0" w:rsidRPr="009C2F3A" w14:paraId="6327DF27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F5FED7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  <w:t xml:space="preserve"> to Loss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3E7B75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13335C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8.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A63400" w14:textId="1ED9D2A3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25CD4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40D83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1.2, 46.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B36B07" w14:textId="25727DA6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1DDC7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9F6A85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4.4, 48.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C62703" w14:textId="344B1941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D38EDC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1C4FA3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40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47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  <w:tr w:rsidR="00583BF0" w:rsidRPr="009C2F3A" w14:paraId="30D29091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A8CB30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Rew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87B91E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D59515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89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97.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C510A8" w14:textId="4014A52F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1CE88F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125C3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82.5, 92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696308" w14:textId="7311DC5B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090B29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FE1B41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8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97.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687403" w14:textId="0F3F7890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4378A68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C5802A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81.3, 94.7]</w:t>
            </w:r>
          </w:p>
        </w:tc>
      </w:tr>
      <w:tr w:rsidR="00583BF0" w:rsidRPr="009C2F3A" w14:paraId="2621FB25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00E53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lankers ERP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654C76" w14:textId="1100D633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332589" w14:textId="68262A9B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33A401" w14:textId="1B3D7279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278CC9" w14:textId="1F5D5098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50CD5F" w14:textId="59E99961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E35A88" w14:textId="71AE06FC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14BC8B" w14:textId="3C4EEF34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91EF9F" w14:textId="3B3B68E5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A27968" w14:textId="7133EC36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187208" w14:textId="6FF9B758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DB8248" w14:textId="59FBA22E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583BF0" w:rsidRPr="009C2F3A" w14:paraId="2E7B0E97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AC7F0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  <w:t>to Erro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91048E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68A874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23.4, 51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13730A" w14:textId="25899841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30F4B7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28DF28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8.1, 44.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05D0BB" w14:textId="2AA2AB6A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256F8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3530FE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31.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A53FAA" w14:textId="3D96C505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8829D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BAB33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2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22.7]</w:t>
            </w:r>
          </w:p>
        </w:tc>
      </w:tr>
      <w:tr w:rsidR="00583BF0" w:rsidRPr="009C2F3A" w14:paraId="0F776945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EB9231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</w:rPr>
              <w:t>to Correct Tria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544BC1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7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EAD873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70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203.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7E6323" w14:textId="5C111D8B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ADE16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0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ACDBE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60.1, 200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7DCCB8" w14:textId="17A7375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237C79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1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6AE853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89.4, 213.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5FA519" w14:textId="0502AFEB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4D8DF8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4C2D6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9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219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  <w:tr w:rsidR="00583BF0" w:rsidRPr="009C2F3A" w14:paraId="0FBB7215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30E3828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38D4A4D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4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E681183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217.6, 232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974A881" w14:textId="53237D65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B713580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1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11E6B21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9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228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700C61A" w14:textId="138E8048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3BCA9B0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7C6A16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215.1, 234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2AA570" w14:textId="5CDC15E8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1199C4B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6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8DC496" w14:textId="77777777" w:rsidR="00583BF0" w:rsidRPr="009C2F3A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21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236.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  <w:tr w:rsidR="00583BF0" w:rsidRPr="009C2F3A" w14:paraId="14737F17" w14:textId="77777777" w:rsidTr="00B6162E">
        <w:trPr>
          <w:trHeight w:val="1110"/>
        </w:trPr>
        <w:tc>
          <w:tcPr>
            <w:tcW w:w="0" w:type="auto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143CF6" w14:textId="77777777" w:rsidR="00583BF0" w:rsidRPr="009C2F3A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9C2F3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ote.</w:t>
            </w:r>
            <w:r w:rsidRPr="009C2F3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I = confidence interval; RewP = reward positivity, calculated as ERP to Rewards minus ERP to Losses; ERN = error-related negativity, calculated as ERP to Errors minus ERP to Correct Trials.</w:t>
            </w:r>
          </w:p>
        </w:tc>
      </w:tr>
    </w:tbl>
    <w:p w14:paraId="3245B521" w14:textId="77777777" w:rsidR="00583BF0" w:rsidRDefault="00583BF0" w:rsidP="00583BF0">
      <w:pPr>
        <w:rPr>
          <w:rFonts w:ascii="Times New Roman" w:eastAsia="Times New Roman" w:hAnsi="Times New Roman" w:cs="Times New Roman"/>
          <w:b/>
          <w:bCs/>
          <w:sz w:val="24"/>
          <w:szCs w:val="24"/>
        </w:rPr>
        <w:sectPr w:rsidR="00583BF0" w:rsidSect="00583BF0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W w:w="5136" w:type="dxa"/>
        <w:jc w:val="center"/>
        <w:tblLook w:val="04A0" w:firstRow="1" w:lastRow="0" w:firstColumn="1" w:lastColumn="0" w:noHBand="0" w:noVBand="1"/>
      </w:tblPr>
      <w:tblGrid>
        <w:gridCol w:w="2720"/>
        <w:gridCol w:w="1072"/>
        <w:gridCol w:w="272"/>
        <w:gridCol w:w="1072"/>
      </w:tblGrid>
      <w:tr w:rsidR="00583BF0" w:rsidRPr="00BA2976" w14:paraId="090E323B" w14:textId="77777777" w:rsidTr="00B6162E">
        <w:trPr>
          <w:trHeight w:val="375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61790" w14:textId="77777777" w:rsidR="00583BF0" w:rsidRPr="00BA2976" w:rsidRDefault="00583BF0" w:rsidP="00B616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B29A2C" w14:textId="77777777" w:rsidR="00583BF0" w:rsidRPr="00BA2976" w:rsidRDefault="00583BF0" w:rsidP="00B616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A2976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15FEE" w14:textId="77777777" w:rsidR="00583BF0" w:rsidRPr="00BA2976" w:rsidRDefault="00583BF0" w:rsidP="00B616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A2976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59EE0E" w14:textId="77777777" w:rsidR="00583BF0" w:rsidRPr="00BA2976" w:rsidRDefault="00583BF0" w:rsidP="00B616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BA2976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83BF0" w:rsidRPr="00BA2976" w14:paraId="60F596F9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077F73" w14:textId="6EFB8435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EF7C8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Table S3</w:t>
            </w:r>
          </w:p>
          <w:p w14:paraId="420BD57F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  <w:p w14:paraId="00A9BC2E" w14:textId="5F2D183B" w:rsidR="00EF7C83" w:rsidRPr="00EF7C83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4F3C6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28BC35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C93B52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583BF0" w:rsidRPr="00BA2976" w14:paraId="4AF887F1" w14:textId="77777777" w:rsidTr="00B6162E">
        <w:trPr>
          <w:trHeight w:val="300"/>
          <w:jc w:val="center"/>
        </w:trPr>
        <w:tc>
          <w:tcPr>
            <w:tcW w:w="513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035279" w14:textId="5B0A46DF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Pre- and Post-Intervention Reliability Estimates</w:t>
            </w:r>
          </w:p>
          <w:p w14:paraId="344DBBC5" w14:textId="77777777" w:rsidR="00B90351" w:rsidRDefault="00B90351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  <w:p w14:paraId="48ADB4A9" w14:textId="1AB14DD3" w:rsidR="00EF7C83" w:rsidRPr="00BA2976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</w:tr>
      <w:tr w:rsidR="00583BF0" w:rsidRPr="00BA2976" w14:paraId="31621127" w14:textId="77777777" w:rsidTr="00B6162E">
        <w:trPr>
          <w:trHeight w:val="315"/>
          <w:jc w:val="center"/>
        </w:trPr>
        <w:tc>
          <w:tcPr>
            <w:tcW w:w="2720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FFFFFF"/>
            <w:vAlign w:val="center"/>
            <w:hideMark/>
          </w:tcPr>
          <w:p w14:paraId="3B840C81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E0968A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e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FC18A0" w14:textId="306E5220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749B2EE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</w:t>
            </w:r>
          </w:p>
        </w:tc>
      </w:tr>
      <w:tr w:rsidR="00583BF0" w:rsidRPr="00BA2976" w14:paraId="3133B3B0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A38E3F4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10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38DD8DE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liability</w:t>
            </w:r>
          </w:p>
        </w:tc>
        <w:tc>
          <w:tcPr>
            <w:tcW w:w="2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3C56C3A" w14:textId="13516234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7D5D407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liability</w:t>
            </w:r>
          </w:p>
        </w:tc>
      </w:tr>
      <w:tr w:rsidR="00583BF0" w:rsidRPr="00BA2976" w14:paraId="478D2008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8121AF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Self-Report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F5F9A3" w14:textId="343130CB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76AB7F" w14:textId="5E29B5A9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9DF356" w14:textId="012AED0A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583BF0" w:rsidRPr="00BA2976" w14:paraId="422DA48C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129B11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BDI-II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0D38B94" w14:textId="7442B985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7</w:t>
            </w:r>
            <w:r w:rsidR="000E3CA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E9E93A5" w14:textId="66D44789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492E37A" w14:textId="19A67618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8</w:t>
            </w:r>
            <w:r w:rsidR="000E3CA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</w:t>
            </w:r>
          </w:p>
        </w:tc>
      </w:tr>
      <w:tr w:rsidR="00583BF0" w:rsidRPr="00BA2976" w14:paraId="00D057E6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0E77FB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BAI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21DD252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893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D1A4A43" w14:textId="78C947BB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49FC835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22</w:t>
            </w:r>
          </w:p>
        </w:tc>
      </w:tr>
      <w:tr w:rsidR="00583BF0" w:rsidRPr="00BA2976" w14:paraId="44408C75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3C8C056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RP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7877C68" w14:textId="5CD1CAFE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3BC8CEF" w14:textId="77654810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377568E" w14:textId="038A8D32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583BF0" w:rsidRPr="00BA2976" w14:paraId="30BE3F9E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593C8B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 to Reward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9748ABF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78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6FB8ABD" w14:textId="7557628B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B066E32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69</w:t>
            </w:r>
          </w:p>
        </w:tc>
      </w:tr>
      <w:tr w:rsidR="00583BF0" w:rsidRPr="00BA2976" w14:paraId="37CEB9E5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D9B66DE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 to Losse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DC61DA7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16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46C62B0" w14:textId="346C7538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D12DDAA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23</w:t>
            </w:r>
          </w:p>
        </w:tc>
      </w:tr>
      <w:tr w:rsidR="00583BF0" w:rsidRPr="00BA2976" w14:paraId="1FD45AF1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BE58B1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RewP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15D3140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705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F3751DF" w14:textId="3FD9AF99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84CA7F6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672</w:t>
            </w:r>
          </w:p>
        </w:tc>
      </w:tr>
      <w:tr w:rsidR="00583BF0" w:rsidRPr="00BA2976" w14:paraId="13607226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B18979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 to Error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5F3AA18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797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FD12AF8" w14:textId="1D325AA6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66A342C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67</w:t>
            </w:r>
          </w:p>
        </w:tc>
      </w:tr>
      <w:tr w:rsidR="00583BF0" w:rsidRPr="00BA2976" w14:paraId="4A419205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607E070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P to Correct Trials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73A1137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89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9B32D70" w14:textId="2FCC5285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9E3264F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997</w:t>
            </w:r>
          </w:p>
        </w:tc>
      </w:tr>
      <w:tr w:rsidR="00583BF0" w:rsidRPr="00BA2976" w14:paraId="48936670" w14:textId="77777777" w:rsidTr="00B6162E">
        <w:trPr>
          <w:trHeight w:val="300"/>
          <w:jc w:val="center"/>
        </w:trPr>
        <w:tc>
          <w:tcPr>
            <w:tcW w:w="2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08BA42E" w14:textId="77777777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ERN</w:t>
            </w:r>
          </w:p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182654CD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716</w:t>
            </w:r>
          </w:p>
        </w:tc>
        <w:tc>
          <w:tcPr>
            <w:tcW w:w="2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118FF905" w14:textId="4C868558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5B50DF4D" w14:textId="77777777" w:rsidR="00583BF0" w:rsidRPr="00BA2976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610</w:t>
            </w:r>
          </w:p>
        </w:tc>
      </w:tr>
      <w:tr w:rsidR="00583BF0" w:rsidRPr="00BA2976" w14:paraId="4247C4BC" w14:textId="77777777" w:rsidTr="00B6162E">
        <w:trPr>
          <w:trHeight w:val="300"/>
          <w:jc w:val="center"/>
        </w:trPr>
        <w:tc>
          <w:tcPr>
            <w:tcW w:w="5136" w:type="dxa"/>
            <w:gridSpan w:val="4"/>
            <w:tcBorders>
              <w:top w:val="nil"/>
              <w:left w:val="nil"/>
              <w:bottom w:val="nil"/>
            </w:tcBorders>
            <w:shd w:val="clear" w:color="000000" w:fill="FFFFFF"/>
            <w:vAlign w:val="center"/>
            <w:hideMark/>
          </w:tcPr>
          <w:p w14:paraId="59CDABE1" w14:textId="0456B2AD" w:rsidR="00583BF0" w:rsidRPr="00BA2976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A2976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Note. </w:t>
            </w: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elf-report reliability estimates are calculated as Cronbach's alpha</w:t>
            </w:r>
            <w:r w:rsidR="00EF7C8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</w:t>
            </w: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RP reliability estimates are calculated as the Spearman-Brown</w:t>
            </w:r>
            <w:r w:rsidR="00EF7C8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djusted</w:t>
            </w:r>
            <w:r w:rsidRPr="00BA2976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oefficient.</w:t>
            </w:r>
          </w:p>
        </w:tc>
      </w:tr>
    </w:tbl>
    <w:p w14:paraId="46C809DC" w14:textId="77777777" w:rsidR="00583BF0" w:rsidRDefault="00583BF0" w:rsidP="00B6162E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  <w:sectPr w:rsidR="00583BF0" w:rsidSect="00583BF0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W w:w="853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3060"/>
        <w:gridCol w:w="998"/>
        <w:gridCol w:w="652"/>
        <w:gridCol w:w="612"/>
        <w:gridCol w:w="828"/>
        <w:gridCol w:w="625"/>
        <w:gridCol w:w="1762"/>
      </w:tblGrid>
      <w:tr w:rsidR="00683719" w:rsidRPr="00C1685C" w14:paraId="44E017FA" w14:textId="77777777" w:rsidTr="00B6162E">
        <w:trPr>
          <w:trHeight w:val="576"/>
          <w:jc w:val="center"/>
        </w:trPr>
        <w:tc>
          <w:tcPr>
            <w:tcW w:w="8537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D5D4A0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lastRenderedPageBreak/>
              <w:t>Table S4</w:t>
            </w:r>
          </w:p>
          <w:p w14:paraId="384AD6B1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b/>
                <w:bCs/>
                <w:i/>
                <w:color w:val="000000"/>
                <w:sz w:val="20"/>
                <w:szCs w:val="20"/>
              </w:rPr>
            </w:pPr>
          </w:p>
          <w:p w14:paraId="2A1B129A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Multilevel Model for Intervention Effects on Depressive Symptom Severity</w:t>
            </w:r>
          </w:p>
          <w:p w14:paraId="6BA570AA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</w:pPr>
          </w:p>
        </w:tc>
      </w:tr>
      <w:tr w:rsidR="00683719" w:rsidRPr="00C1685C" w14:paraId="36EAF595" w14:textId="77777777" w:rsidTr="00B6162E">
        <w:trPr>
          <w:trHeight w:val="134"/>
          <w:jc w:val="center"/>
        </w:trPr>
        <w:tc>
          <w:tcPr>
            <w:tcW w:w="3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04B326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59B723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b</w:t>
            </w:r>
          </w:p>
        </w:tc>
        <w:tc>
          <w:tcPr>
            <w:tcW w:w="6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D376A2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E</w:t>
            </w:r>
          </w:p>
        </w:tc>
        <w:tc>
          <w:tcPr>
            <w:tcW w:w="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7AF22E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A99391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f</w:t>
            </w:r>
          </w:p>
        </w:tc>
        <w:tc>
          <w:tcPr>
            <w:tcW w:w="6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8F1F1B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17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A92B32" w14:textId="77777777" w:rsidR="00683719" w:rsidRPr="00C1685C" w:rsidRDefault="00683719" w:rsidP="00B6162E">
            <w:pPr>
              <w:spacing w:after="0"/>
              <w:ind w:left="-106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% CI</w:t>
            </w:r>
          </w:p>
        </w:tc>
      </w:tr>
      <w:tr w:rsidR="00683719" w:rsidRPr="00C1685C" w14:paraId="66BFD599" w14:textId="77777777" w:rsidTr="00B6162E">
        <w:trPr>
          <w:trHeight w:val="98"/>
          <w:jc w:val="center"/>
        </w:trPr>
        <w:tc>
          <w:tcPr>
            <w:tcW w:w="3060" w:type="dxa"/>
            <w:tcBorders>
              <w:top w:val="nil"/>
              <w:left w:val="nil"/>
              <w:bottom w:val="nil"/>
              <w:right w:val="nil"/>
            </w:tcBorders>
          </w:tcPr>
          <w:p w14:paraId="6EDC157D" w14:textId="77777777" w:rsidR="00683719" w:rsidRPr="00C1685C" w:rsidRDefault="00683719" w:rsidP="00B6162E">
            <w:pPr>
              <w:spacing w:after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vertAlign w:val="superscript"/>
              </w:rPr>
            </w:pPr>
            <w:r w:rsidRPr="00C1685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Depressive Symptom Severity</w:t>
            </w:r>
            <w:r w:rsidRPr="00C1685C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</w:tcPr>
          <w:p w14:paraId="0C315DBD" w14:textId="77777777" w:rsidR="00683719" w:rsidRPr="00C1685C" w:rsidRDefault="00683719" w:rsidP="00B6162E">
            <w:pPr>
              <w:spacing w:after="0"/>
              <w:ind w:left="-106" w:right="-105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</w:tcPr>
          <w:p w14:paraId="5CE5E2EA" w14:textId="77777777" w:rsidR="00683719" w:rsidRPr="00C1685C" w:rsidRDefault="00683719" w:rsidP="00B6162E">
            <w:pPr>
              <w:spacing w:after="0"/>
              <w:ind w:left="-106" w:right="-105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</w:tcPr>
          <w:p w14:paraId="7A3F213E" w14:textId="77777777" w:rsidR="00683719" w:rsidRPr="00C1685C" w:rsidRDefault="00683719" w:rsidP="00B6162E">
            <w:pPr>
              <w:spacing w:after="0"/>
              <w:ind w:left="-106" w:right="-105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2EB397D" w14:textId="77777777" w:rsidR="00683719" w:rsidRPr="00C1685C" w:rsidRDefault="00683719" w:rsidP="00B6162E">
            <w:pPr>
              <w:spacing w:after="0"/>
              <w:ind w:left="-106" w:right="-105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</w:tcPr>
          <w:p w14:paraId="750954E3" w14:textId="77777777" w:rsidR="00683719" w:rsidRPr="00C1685C" w:rsidRDefault="00683719" w:rsidP="00B6162E">
            <w:pPr>
              <w:spacing w:after="0"/>
              <w:ind w:left="-106" w:right="-105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</w:tcPr>
          <w:p w14:paraId="020A7890" w14:textId="77777777" w:rsidR="00683719" w:rsidRPr="00C1685C" w:rsidRDefault="00683719" w:rsidP="00B6162E">
            <w:pPr>
              <w:spacing w:after="0"/>
              <w:ind w:left="-106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683719" w:rsidRPr="00C1685C" w14:paraId="673874F2" w14:textId="77777777" w:rsidTr="00B6162E">
        <w:trPr>
          <w:trHeight w:val="98"/>
          <w:jc w:val="center"/>
        </w:trPr>
        <w:tc>
          <w:tcPr>
            <w:tcW w:w="3060" w:type="dxa"/>
            <w:tcBorders>
              <w:top w:val="nil"/>
              <w:left w:val="nil"/>
              <w:bottom w:val="nil"/>
              <w:right w:val="nil"/>
            </w:tcBorders>
          </w:tcPr>
          <w:p w14:paraId="68722BA5" w14:textId="77777777" w:rsidR="00683719" w:rsidRPr="00C1685C" w:rsidRDefault="00683719" w:rsidP="00B6162E">
            <w:pPr>
              <w:spacing w:after="0"/>
              <w:ind w:left="194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</w:tcPr>
          <w:p w14:paraId="7F013A58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17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</w:tcPr>
          <w:p w14:paraId="6D284744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2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</w:tcPr>
          <w:p w14:paraId="3D42DAF0" w14:textId="5ABEC03A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8D5FDEE" w14:textId="1FC61C3D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4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</w:tcPr>
          <w:p w14:paraId="547B7E02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lt;.001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</w:tcPr>
          <w:p w14:paraId="209DF7CF" w14:textId="77777777" w:rsidR="00683719" w:rsidRPr="00C1685C" w:rsidRDefault="00683719" w:rsidP="00B6162E">
            <w:pPr>
              <w:spacing w:after="0"/>
              <w:ind w:left="-106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17.79, 22.55]</w:t>
            </w:r>
          </w:p>
        </w:tc>
      </w:tr>
      <w:tr w:rsidR="00683719" w:rsidRPr="00C1685C" w14:paraId="5342449A" w14:textId="77777777" w:rsidTr="00B6162E">
        <w:trPr>
          <w:trHeight w:val="58"/>
          <w:jc w:val="center"/>
        </w:trPr>
        <w:tc>
          <w:tcPr>
            <w:tcW w:w="3060" w:type="dxa"/>
            <w:tcBorders>
              <w:top w:val="nil"/>
              <w:left w:val="nil"/>
              <w:bottom w:val="nil"/>
              <w:right w:val="nil"/>
            </w:tcBorders>
          </w:tcPr>
          <w:p w14:paraId="7BEB6351" w14:textId="77777777" w:rsidR="00683719" w:rsidRPr="00C1685C" w:rsidRDefault="00683719" w:rsidP="00B6162E">
            <w:pPr>
              <w:spacing w:after="0"/>
              <w:ind w:left="194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me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</w:tcPr>
          <w:p w14:paraId="104E20DA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65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</w:tcPr>
          <w:p w14:paraId="204EF994" w14:textId="2A1B2C7A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</w:tcPr>
          <w:p w14:paraId="10C966F4" w14:textId="06E9A073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0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197F5D5C" w14:textId="30357452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1.7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</w:tcPr>
          <w:p w14:paraId="462D472C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&lt;.001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</w:tcPr>
          <w:p w14:paraId="52103807" w14:textId="48F9F89A" w:rsidR="00683719" w:rsidRPr="00C1685C" w:rsidRDefault="00683719" w:rsidP="00B6162E">
            <w:pPr>
              <w:spacing w:after="0"/>
              <w:ind w:left="-106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-2.29, -1.0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  <w:tr w:rsidR="00683719" w:rsidRPr="00C1685C" w14:paraId="23873147" w14:textId="77777777" w:rsidTr="00B6162E">
        <w:trPr>
          <w:trHeight w:val="58"/>
          <w:jc w:val="center"/>
        </w:trPr>
        <w:tc>
          <w:tcPr>
            <w:tcW w:w="3060" w:type="dxa"/>
            <w:tcBorders>
              <w:top w:val="nil"/>
              <w:left w:val="nil"/>
              <w:bottom w:val="nil"/>
              <w:right w:val="nil"/>
            </w:tcBorders>
          </w:tcPr>
          <w:p w14:paraId="304E9C8A" w14:textId="77777777" w:rsidR="00683719" w:rsidRPr="00C1685C" w:rsidRDefault="00683719" w:rsidP="00B6162E">
            <w:pPr>
              <w:spacing w:after="0"/>
              <w:ind w:left="194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reatment Group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</w:tcPr>
          <w:p w14:paraId="52D836BE" w14:textId="3CE90A14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</w:tcPr>
          <w:p w14:paraId="4BB90458" w14:textId="1C4A302D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612" w:type="dxa"/>
            <w:tcBorders>
              <w:top w:val="nil"/>
              <w:left w:val="nil"/>
              <w:bottom w:val="nil"/>
              <w:right w:val="nil"/>
            </w:tcBorders>
          </w:tcPr>
          <w:p w14:paraId="13E87E56" w14:textId="235B432B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9435EF7" w14:textId="5D5FEB2B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</w:tcPr>
          <w:p w14:paraId="089F0CA4" w14:textId="52DAEC96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6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nil"/>
            </w:tcBorders>
          </w:tcPr>
          <w:p w14:paraId="58B49A10" w14:textId="412A0432" w:rsidR="00683719" w:rsidRPr="00C1685C" w:rsidRDefault="00683719" w:rsidP="00B6162E">
            <w:pPr>
              <w:spacing w:after="0"/>
              <w:ind w:left="-106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-2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2, 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4</w:t>
            </w: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  <w:tr w:rsidR="00683719" w:rsidRPr="00C1685C" w14:paraId="5A346989" w14:textId="77777777" w:rsidTr="00B6162E">
        <w:trPr>
          <w:trHeight w:val="152"/>
          <w:jc w:val="center"/>
        </w:trPr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7A45FD" w14:textId="77777777" w:rsidR="00683719" w:rsidRPr="00C1685C" w:rsidRDefault="00683719" w:rsidP="00B6162E">
            <w:pPr>
              <w:spacing w:after="0"/>
              <w:ind w:left="194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me x Treatment Group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DBC28B" w14:textId="76DFA60C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2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C31AD9" w14:textId="7777777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61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E9D432" w14:textId="7004A0F5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.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7E4214" w14:textId="2858E9B7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1.7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B9D0C7" w14:textId="2C6002E4" w:rsidR="00683719" w:rsidRPr="00C1685C" w:rsidRDefault="00683719" w:rsidP="00B6162E">
            <w:pPr>
              <w:spacing w:after="0"/>
              <w:ind w:left="-106" w:right="-105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00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7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8B687E" w14:textId="0F49D234" w:rsidR="00683719" w:rsidRPr="00C1685C" w:rsidRDefault="00683719" w:rsidP="00B6162E">
            <w:pPr>
              <w:spacing w:after="0"/>
              <w:ind w:left="-106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-2.1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-0.3</w:t>
            </w:r>
            <w:r w:rsidR="009F4F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  <w:r w:rsidRPr="00C1685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</w:t>
            </w:r>
          </w:p>
        </w:tc>
      </w:tr>
    </w:tbl>
    <w:p w14:paraId="27C19CB7" w14:textId="77777777" w:rsidR="00683719" w:rsidRPr="00C1685C" w:rsidRDefault="00683719" w:rsidP="00683719">
      <w:pPr>
        <w:spacing w:after="0" w:line="240" w:lineRule="auto"/>
        <w:ind w:left="540"/>
        <w:rPr>
          <w:rFonts w:ascii="Arial" w:eastAsia="Times New Roman" w:hAnsi="Arial" w:cs="Arial"/>
          <w:color w:val="000000"/>
          <w:sz w:val="20"/>
          <w:szCs w:val="20"/>
        </w:rPr>
      </w:pPr>
      <w:r w:rsidRPr="00C1685C">
        <w:rPr>
          <w:rFonts w:ascii="Arial" w:eastAsia="Times New Roman" w:hAnsi="Arial" w:cs="Arial"/>
          <w:i/>
          <w:iCs/>
          <w:color w:val="000000"/>
          <w:sz w:val="20"/>
          <w:szCs w:val="20"/>
        </w:rPr>
        <w:t>Note.</w:t>
      </w:r>
      <w:r w:rsidRPr="00C1685C"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Pr="00C1685C">
        <w:rPr>
          <w:rFonts w:ascii="Arial" w:eastAsia="Times New Roman" w:hAnsi="Arial" w:cs="Arial"/>
          <w:i/>
          <w:iCs/>
          <w:color w:val="000000"/>
          <w:sz w:val="20"/>
          <w:szCs w:val="20"/>
        </w:rPr>
        <w:t>b</w:t>
      </w:r>
      <w:r w:rsidRPr="00C1685C">
        <w:rPr>
          <w:rFonts w:ascii="Arial" w:eastAsia="Times New Roman" w:hAnsi="Arial" w:cs="Arial"/>
          <w:color w:val="000000"/>
          <w:sz w:val="20"/>
          <w:szCs w:val="20"/>
        </w:rPr>
        <w:t xml:space="preserve"> = unstandardized regression coefficient; df = Satterthwaite-</w:t>
      </w:r>
    </w:p>
    <w:p w14:paraId="49A5DA31" w14:textId="77777777" w:rsidR="00683719" w:rsidRPr="00C1685C" w:rsidRDefault="00683719" w:rsidP="00683719">
      <w:pPr>
        <w:spacing w:after="0" w:line="240" w:lineRule="auto"/>
        <w:ind w:left="540"/>
        <w:rPr>
          <w:rFonts w:ascii="Arial" w:eastAsia="Times New Roman" w:hAnsi="Arial" w:cs="Arial"/>
          <w:color w:val="000000"/>
          <w:sz w:val="20"/>
          <w:szCs w:val="20"/>
        </w:rPr>
      </w:pPr>
      <w:r w:rsidRPr="00C1685C">
        <w:rPr>
          <w:rFonts w:ascii="Arial" w:eastAsia="Times New Roman" w:hAnsi="Arial" w:cs="Arial"/>
          <w:color w:val="000000"/>
          <w:sz w:val="20"/>
          <w:szCs w:val="20"/>
        </w:rPr>
        <w:t xml:space="preserve">approximated degrees of freedom; ICC = intraclass correlation coefficient of the </w:t>
      </w:r>
    </w:p>
    <w:p w14:paraId="7AB06F1A" w14:textId="77777777" w:rsidR="00683719" w:rsidRPr="00C1685C" w:rsidRDefault="00683719" w:rsidP="00683719">
      <w:pPr>
        <w:spacing w:after="0" w:line="240" w:lineRule="auto"/>
        <w:ind w:left="540"/>
        <w:rPr>
          <w:rFonts w:ascii="Arial" w:eastAsia="Times New Roman" w:hAnsi="Arial" w:cs="Arial"/>
          <w:color w:val="000000"/>
          <w:sz w:val="20"/>
          <w:szCs w:val="20"/>
        </w:rPr>
      </w:pPr>
      <w:r w:rsidRPr="00C1685C">
        <w:rPr>
          <w:rFonts w:ascii="Arial" w:eastAsia="Times New Roman" w:hAnsi="Arial" w:cs="Arial"/>
          <w:color w:val="000000"/>
          <w:sz w:val="20"/>
          <w:szCs w:val="20"/>
        </w:rPr>
        <w:t xml:space="preserve">unconditional model. </w:t>
      </w:r>
    </w:p>
    <w:p w14:paraId="5DA32876" w14:textId="7FD3BC30" w:rsidR="00683719" w:rsidRPr="00885367" w:rsidRDefault="00683719" w:rsidP="00683719">
      <w:pPr>
        <w:spacing w:after="0" w:line="240" w:lineRule="auto"/>
        <w:ind w:left="540"/>
        <w:rPr>
          <w:rFonts w:ascii="Arial" w:eastAsia="Times New Roman" w:hAnsi="Arial" w:cs="Arial"/>
          <w:color w:val="000000"/>
          <w:sz w:val="20"/>
          <w:szCs w:val="20"/>
        </w:rPr>
      </w:pPr>
      <w:r w:rsidRPr="00C1685C">
        <w:rPr>
          <w:rFonts w:ascii="Arial" w:eastAsia="Times New Roman" w:hAnsi="Arial" w:cs="Arial"/>
          <w:color w:val="000000"/>
          <w:sz w:val="20"/>
          <w:szCs w:val="20"/>
          <w:vertAlign w:val="superscript"/>
        </w:rPr>
        <w:t>a</w:t>
      </w:r>
      <w:r w:rsidRPr="00C1685C">
        <w:rPr>
          <w:rFonts w:ascii="Arial" w:eastAsia="Times New Roman" w:hAnsi="Arial" w:cs="Arial"/>
          <w:color w:val="000000"/>
          <w:sz w:val="20"/>
          <w:szCs w:val="20"/>
        </w:rPr>
        <w:t xml:space="preserve"> ICC = .2</w:t>
      </w:r>
      <w:r w:rsidR="00492585">
        <w:rPr>
          <w:rFonts w:ascii="Arial" w:eastAsia="Times New Roman" w:hAnsi="Arial" w:cs="Arial"/>
          <w:color w:val="000000"/>
          <w:sz w:val="20"/>
          <w:szCs w:val="20"/>
        </w:rPr>
        <w:t>5</w:t>
      </w:r>
      <w:r w:rsidRPr="00C1685C">
        <w:rPr>
          <w:rFonts w:ascii="Arial" w:eastAsia="Times New Roman" w:hAnsi="Arial" w:cs="Arial"/>
          <w:color w:val="000000"/>
          <w:sz w:val="20"/>
          <w:szCs w:val="20"/>
        </w:rPr>
        <w:t>.</w:t>
      </w:r>
    </w:p>
    <w:p w14:paraId="15753FA3" w14:textId="77777777" w:rsidR="00583BF0" w:rsidRDefault="00583BF0" w:rsidP="00583BF0">
      <w:pPr>
        <w:rPr>
          <w:rFonts w:ascii="Times New Roman" w:eastAsia="Times New Roman" w:hAnsi="Times New Roman" w:cs="Times New Roman"/>
          <w:b/>
          <w:bCs/>
          <w:sz w:val="24"/>
          <w:szCs w:val="24"/>
        </w:rPr>
        <w:sectPr w:rsidR="00583BF0" w:rsidSect="00583BF0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778"/>
        <w:gridCol w:w="1977"/>
        <w:gridCol w:w="2718"/>
        <w:gridCol w:w="813"/>
        <w:gridCol w:w="813"/>
        <w:gridCol w:w="754"/>
        <w:gridCol w:w="765"/>
        <w:gridCol w:w="742"/>
      </w:tblGrid>
      <w:tr w:rsidR="00583BF0" w:rsidRPr="006D4C8D" w14:paraId="073E1F47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5D9F71" w14:textId="302BAD82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EF7C83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lastRenderedPageBreak/>
              <w:t>Table S5</w:t>
            </w:r>
          </w:p>
          <w:p w14:paraId="16AC14E4" w14:textId="77777777" w:rsidR="00DE2E7B" w:rsidRPr="00EF7C83" w:rsidRDefault="00DE2E7B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  <w:p w14:paraId="6EF9FBCF" w14:textId="357A6ABD" w:rsidR="00EF7C83" w:rsidRPr="006D4C8D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583BF0" w:rsidRPr="006D4C8D" w14:paraId="14A6F774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6DEB5A" w14:textId="62AA3F4D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redictive Accuracy of Baseline RewP Predicting Responder Status</w:t>
            </w: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 Across the Whole Sample</w:t>
            </w:r>
          </w:p>
          <w:p w14:paraId="384B49F6" w14:textId="77777777" w:rsidR="00DE2E7B" w:rsidRDefault="00DE2E7B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</w:p>
          <w:p w14:paraId="754289A2" w14:textId="06BA702C" w:rsidR="00EF7C83" w:rsidRPr="006D4C8D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</w:p>
        </w:tc>
      </w:tr>
      <w:tr w:rsidR="00583BF0" w:rsidRPr="006D4C8D" w14:paraId="2FB199EF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46FCA52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Baseline RewP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 (Whole Sample)</w:t>
            </w:r>
          </w:p>
        </w:tc>
      </w:tr>
      <w:tr w:rsidR="00583BF0" w:rsidRPr="006D4C8D" w14:paraId="6CE2FB08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6B401D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AU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876DA7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Cutoff SD Valu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8686B2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Cutoff RewP (</w:t>
            </w:r>
            <w:r w:rsidRPr="006D4C8D">
              <w:rPr>
                <w:rFonts w:ascii="Calibri" w:eastAsia="Times New Roman" w:hAnsi="Calibri" w:cs="Calibri"/>
                <w:sz w:val="20"/>
                <w:szCs w:val="20"/>
              </w:rPr>
              <w:t>µ</w:t>
            </w: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V) Valu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EA2B37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Se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B889A92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Spe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9EB8B9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PP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2130FB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NP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60C142" w14:textId="77777777" w:rsidR="00583BF0" w:rsidRPr="006D4C8D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Ac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c</w:t>
            </w:r>
          </w:p>
        </w:tc>
      </w:tr>
      <w:tr w:rsidR="00583BF0" w:rsidRPr="006D4C8D" w14:paraId="36284BE0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55E10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664E7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49CAA2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3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EF8517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D18DD6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B1358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2178D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2E2402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0</w:t>
            </w:r>
          </w:p>
        </w:tc>
      </w:tr>
      <w:tr w:rsidR="00583BF0" w:rsidRPr="006D4C8D" w14:paraId="17D98773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F3A079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602278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170745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1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7ECC51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7108A1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64F416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F4C38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FE4CEA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0</w:t>
            </w:r>
          </w:p>
        </w:tc>
      </w:tr>
      <w:tr w:rsidR="00583BF0" w:rsidRPr="006D4C8D" w14:paraId="5FF008EA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E0379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47F160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03E776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0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D36FCF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753F27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0484D3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685B54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4AD10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2</w:t>
            </w:r>
          </w:p>
        </w:tc>
      </w:tr>
      <w:tr w:rsidR="00583BF0" w:rsidRPr="006D4C8D" w14:paraId="661CCA61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92EB80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6155F5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-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2B6448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1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B2F48D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5C8942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0A801F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E1E241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B1ABE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7</w:t>
            </w:r>
          </w:p>
        </w:tc>
      </w:tr>
      <w:tr w:rsidR="00583BF0" w:rsidRPr="006D4C8D" w14:paraId="3A27F545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CE90A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523DD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CD993E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3.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7CD60F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2CE4ED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572C05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408014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7E44F3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1</w:t>
            </w:r>
          </w:p>
        </w:tc>
      </w:tr>
      <w:tr w:rsidR="00583BF0" w:rsidRPr="006D4C8D" w14:paraId="6A1DF142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F92D7D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52CA95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+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29C7C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4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9F92C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8C256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D41D4E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751ECA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2B02FA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3</w:t>
            </w:r>
          </w:p>
        </w:tc>
      </w:tr>
      <w:tr w:rsidR="00583BF0" w:rsidRPr="006D4C8D" w14:paraId="38B5DF28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BD52E9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22831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+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C1060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6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DD18D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0F4533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EA5D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D341A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147ABF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61</w:t>
            </w:r>
          </w:p>
        </w:tc>
      </w:tr>
      <w:tr w:rsidR="00583BF0" w:rsidRPr="006D4C8D" w14:paraId="788FA99A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3EDF6B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0DD633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+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DF4390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7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2FA77A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38EE0D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1156F1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413CE1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98212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7</w:t>
            </w:r>
          </w:p>
        </w:tc>
      </w:tr>
      <w:tr w:rsidR="00583BF0" w:rsidRPr="006D4C8D" w14:paraId="0CB9D739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A7A92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D162C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+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85560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9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7010F9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481D23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92AB26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BC85C7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650D3E" w14:textId="77777777" w:rsidR="00583BF0" w:rsidRPr="006D4C8D" w:rsidRDefault="00583BF0" w:rsidP="00EF7C8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0.54</w:t>
            </w:r>
          </w:p>
        </w:tc>
      </w:tr>
      <w:tr w:rsidR="00583BF0" w:rsidRPr="006D4C8D" w14:paraId="330618DC" w14:textId="77777777" w:rsidTr="00EF7C83">
        <w:trPr>
          <w:trHeight w:val="467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825510" w14:textId="77777777" w:rsidR="00583BF0" w:rsidRPr="006D4C8D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6D4C8D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Note. 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AUC = area under the curve; Sens = sensitivity; Spec = specificity;  </w:t>
            </w:r>
            <w:r w:rsidRPr="006D4C8D">
              <w:rPr>
                <w:rFonts w:ascii="Arial" w:eastAsia="Times New Roman" w:hAnsi="Arial" w:cs="Arial"/>
                <w:sz w:val="20"/>
                <w:szCs w:val="20"/>
              </w:rPr>
              <w:t>PPV = positive predictive value; NPV = negative predictive value;</w:t>
            </w:r>
            <w:r w:rsidRPr="006D4C8D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Acc = accuracy; </w:t>
            </w:r>
            <w:r w:rsidRPr="006D4C8D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n</w:t>
            </w:r>
            <w:r w:rsidRPr="006D4C8D">
              <w:rPr>
                <w:rFonts w:ascii="Arial" w:eastAsia="Times New Roman" w:hAnsi="Arial" w:cs="Arial"/>
                <w:sz w:val="20"/>
                <w:szCs w:val="20"/>
              </w:rPr>
              <w:t xml:space="preserve"> = 66.</w:t>
            </w:r>
          </w:p>
        </w:tc>
      </w:tr>
    </w:tbl>
    <w:p w14:paraId="3EBD765E" w14:textId="77777777" w:rsidR="00583BF0" w:rsidRDefault="00583BF0" w:rsidP="00583BF0">
      <w:pPr>
        <w:rPr>
          <w:rFonts w:ascii="Times New Roman" w:eastAsia="Times New Roman" w:hAnsi="Times New Roman" w:cs="Times New Roman"/>
          <w:b/>
          <w:bCs/>
          <w:sz w:val="24"/>
          <w:szCs w:val="24"/>
        </w:rPr>
        <w:sectPr w:rsidR="00583BF0" w:rsidSect="00583BF0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778"/>
        <w:gridCol w:w="1978"/>
        <w:gridCol w:w="2718"/>
        <w:gridCol w:w="813"/>
        <w:gridCol w:w="813"/>
        <w:gridCol w:w="753"/>
        <w:gridCol w:w="765"/>
        <w:gridCol w:w="742"/>
      </w:tblGrid>
      <w:tr w:rsidR="00583BF0" w:rsidRPr="00BB1E3B" w14:paraId="78E7D107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4D5211" w14:textId="18D92A2E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EF7C83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lastRenderedPageBreak/>
              <w:t>Table S6</w:t>
            </w:r>
          </w:p>
          <w:p w14:paraId="5E33D3E4" w14:textId="77777777" w:rsidR="00DE2E7B" w:rsidRPr="00EF7C83" w:rsidRDefault="00DE2E7B" w:rsidP="00B6162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  <w:p w14:paraId="7AF3E010" w14:textId="33524C7E" w:rsidR="00EF7C83" w:rsidRPr="00BB1E3B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583BF0" w:rsidRPr="00BB1E3B" w14:paraId="047087C3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05A43C" w14:textId="0554BFFA" w:rsidR="00583BF0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3F5787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redictive Accuracy of Baseline RewP Predicting Responder Status Among Individuals Assigned to the Exercise Condition</w:t>
            </w:r>
          </w:p>
          <w:p w14:paraId="1F558DBF" w14:textId="77777777" w:rsidR="00DE2E7B" w:rsidRDefault="00DE2E7B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</w:p>
          <w:p w14:paraId="704AE643" w14:textId="6C523D46" w:rsidR="00EF7C83" w:rsidRPr="003F5787" w:rsidRDefault="00EF7C83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</w:p>
        </w:tc>
      </w:tr>
      <w:tr w:rsidR="00583BF0" w:rsidRPr="00BB1E3B" w14:paraId="7BF6295F" w14:textId="77777777" w:rsidTr="00B6162E">
        <w:trPr>
          <w:trHeight w:val="300"/>
        </w:trPr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14FB3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Baseline RewP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 (Exercise Condition)</w:t>
            </w:r>
          </w:p>
        </w:tc>
      </w:tr>
      <w:tr w:rsidR="00583BF0" w:rsidRPr="00BB1E3B" w14:paraId="494E2AE6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9E0AF0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AU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316628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Cutoff SD Valu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CF41A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Cutoff RewP (</w:t>
            </w:r>
            <w:r w:rsidRPr="00BB1E3B">
              <w:rPr>
                <w:rFonts w:ascii="Calibri" w:eastAsia="Times New Roman" w:hAnsi="Calibri" w:cs="Calibri"/>
                <w:sz w:val="20"/>
                <w:szCs w:val="20"/>
              </w:rPr>
              <w:t>µ</w:t>
            </w: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V) Valu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17086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Se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AB0620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Spe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16F33C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PP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7E171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NP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47D1F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Acc</w:t>
            </w:r>
          </w:p>
        </w:tc>
      </w:tr>
      <w:tr w:rsidR="00583BF0" w:rsidRPr="00BB1E3B" w14:paraId="66FCD4DD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D0884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09EE8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0FA05C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2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87A690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0DC48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39E75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6D6641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F8771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9</w:t>
            </w:r>
          </w:p>
        </w:tc>
      </w:tr>
      <w:tr w:rsidR="00583BF0" w:rsidRPr="00BB1E3B" w14:paraId="2F2F07CE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7F0EA3" w14:textId="24AFC74D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61295C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7C4CFF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1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28A4F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A0DC77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6A8A3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F01BC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677638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8</w:t>
            </w:r>
          </w:p>
        </w:tc>
      </w:tr>
      <w:tr w:rsidR="00583BF0" w:rsidRPr="00BB1E3B" w14:paraId="6E3795AE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4B2BEC" w14:textId="067DA2AD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E0DE83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C5495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9C65B4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F67A0A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4AEB1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9EAD1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24D2C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1</w:t>
            </w:r>
          </w:p>
        </w:tc>
      </w:tr>
      <w:tr w:rsidR="00583BF0" w:rsidRPr="00BB1E3B" w14:paraId="29DF6EF0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76286C" w14:textId="1CD68830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F9ACF3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-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6CA778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1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615B1F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F17FE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C4679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C7FE6A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77FAD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9</w:t>
            </w:r>
          </w:p>
        </w:tc>
      </w:tr>
      <w:tr w:rsidR="00583BF0" w:rsidRPr="00BB1E3B" w14:paraId="6FE2D798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AFBCAF" w14:textId="6D335BE5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E67B10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0BE775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3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BB5AC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95837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E24965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6929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D372AA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8</w:t>
            </w:r>
          </w:p>
        </w:tc>
      </w:tr>
      <w:tr w:rsidR="00583BF0" w:rsidRPr="00BB1E3B" w14:paraId="7930F1F2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75DB60" w14:textId="665964D0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6DE724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+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490DE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5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A6DE69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AF4DC8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47B59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0F3E9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04E84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9</w:t>
            </w:r>
          </w:p>
        </w:tc>
      </w:tr>
      <w:tr w:rsidR="00583BF0" w:rsidRPr="00BB1E3B" w14:paraId="206EF7C2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BEC281" w14:textId="0E7D6CE3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8B6C9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+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C93AC0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6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DFA9A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C0D3C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149F0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257621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1BEB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64</w:t>
            </w:r>
          </w:p>
        </w:tc>
      </w:tr>
      <w:tr w:rsidR="00583BF0" w:rsidRPr="00BB1E3B" w14:paraId="44C3C874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238F90" w14:textId="7CC6F476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476918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+1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979921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8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A77E8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36CED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AA7DA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33E32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95C56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8</w:t>
            </w:r>
          </w:p>
        </w:tc>
      </w:tr>
      <w:tr w:rsidR="00583BF0" w:rsidRPr="00BB1E3B" w14:paraId="01A44263" w14:textId="77777777" w:rsidTr="00B6162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EDEC86" w14:textId="779D5550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97971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+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8D037B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9.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CB7E9F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C553AE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823B6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1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ECD5D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49573A" w14:textId="77777777" w:rsidR="00583BF0" w:rsidRPr="00BB1E3B" w:rsidRDefault="00583BF0" w:rsidP="0076272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0.54</w:t>
            </w:r>
          </w:p>
        </w:tc>
      </w:tr>
      <w:tr w:rsidR="00583BF0" w:rsidRPr="00BB1E3B" w14:paraId="56126423" w14:textId="77777777" w:rsidTr="00EF7C83">
        <w:trPr>
          <w:trHeight w:val="485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937C40" w14:textId="77777777" w:rsidR="00583BF0" w:rsidRPr="00BB1E3B" w:rsidRDefault="00583BF0" w:rsidP="00B6162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BB1E3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Note. </w:t>
            </w: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AUC = area under the curve;</w:t>
            </w:r>
            <w:r w:rsidRPr="00BB1E3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Sens = sensitivity; Spec = specificity; </w:t>
            </w:r>
            <w:r w:rsidRPr="00BB1E3B">
              <w:rPr>
                <w:rFonts w:ascii="Arial" w:eastAsia="Times New Roman" w:hAnsi="Arial" w:cs="Arial"/>
                <w:sz w:val="20"/>
                <w:szCs w:val="20"/>
              </w:rPr>
              <w:t>PPV = positive predictive value; NPV = negative predictive value;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 Acc = accuracy;</w:t>
            </w:r>
            <w:r w:rsidRPr="00BB1E3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 xml:space="preserve"> n</w:t>
            </w:r>
            <w:r w:rsidRPr="00BB1E3B">
              <w:rPr>
                <w:rFonts w:ascii="Arial" w:eastAsia="Times New Roman" w:hAnsi="Arial" w:cs="Arial"/>
                <w:sz w:val="20"/>
                <w:szCs w:val="20"/>
              </w:rPr>
              <w:t xml:space="preserve"> = 35.</w:t>
            </w:r>
          </w:p>
        </w:tc>
      </w:tr>
    </w:tbl>
    <w:p w14:paraId="7E4DD5AB" w14:textId="77777777" w:rsidR="00583BF0" w:rsidRDefault="00583BF0" w:rsidP="00583BF0">
      <w:pPr>
        <w:spacing w:after="0" w:line="480" w:lineRule="auto"/>
        <w:sectPr w:rsidR="00583BF0" w:rsidSect="00583BF0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063B2BBC" w14:textId="589139AD" w:rsidR="00583BF0" w:rsidRDefault="00EF7C83" w:rsidP="00EA486F">
      <w:pPr>
        <w:spacing w:after="0" w:line="480" w:lineRule="auto"/>
        <w:ind w:hanging="90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F7C83"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Figure S1</w:t>
      </w:r>
    </w:p>
    <w:p w14:paraId="565E80A2" w14:textId="1B19818E" w:rsidR="00EF7C83" w:rsidRPr="00EF7C83" w:rsidRDefault="00EF7C83" w:rsidP="00EA486F">
      <w:pPr>
        <w:spacing w:after="0" w:line="480" w:lineRule="auto"/>
        <w:ind w:hanging="9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Timeline of Study Procedures</w:t>
      </w:r>
    </w:p>
    <w:p w14:paraId="32AA5F98" w14:textId="6C45AED8" w:rsidR="00583BF0" w:rsidRDefault="00EF7C83" w:rsidP="005A55CD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8517E91" wp14:editId="0989EECB">
            <wp:extent cx="8179180" cy="2734573"/>
            <wp:effectExtent l="0" t="0" r="0" b="889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_S1.tif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505" b="14058"/>
                    <a:stretch/>
                  </pic:blipFill>
                  <pic:spPr bwMode="auto">
                    <a:xfrm>
                      <a:off x="0" y="0"/>
                      <a:ext cx="8261010" cy="27619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C8DD03" w14:textId="77777777" w:rsidR="00B90351" w:rsidRDefault="00EF7C83" w:rsidP="00EA486F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  <w:sectPr w:rsidR="00B90351" w:rsidSect="00EF7C83">
          <w:pgSz w:w="15840" w:h="1224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>Note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Eligible participants were randomized into </w:t>
      </w:r>
      <w:r w:rsidR="00B90351">
        <w:rPr>
          <w:rFonts w:ascii="Times New Roman" w:eastAsia="Times New Roman" w:hAnsi="Times New Roman" w:cs="Times New Roman"/>
          <w:sz w:val="24"/>
          <w:szCs w:val="24"/>
        </w:rPr>
        <w:t>either eight-weeks of</w:t>
      </w:r>
      <w:r w:rsidR="00EA486F">
        <w:rPr>
          <w:rFonts w:ascii="Times New Roman" w:eastAsia="Times New Roman" w:hAnsi="Times New Roman" w:cs="Times New Roman"/>
          <w:sz w:val="24"/>
          <w:szCs w:val="24"/>
        </w:rPr>
        <w:t xml:space="preserve"> aerobic exercise or stretching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EA486F">
        <w:rPr>
          <w:rFonts w:ascii="Times New Roman" w:eastAsia="Times New Roman" w:hAnsi="Times New Roman" w:cs="Times New Roman"/>
          <w:sz w:val="24"/>
          <w:szCs w:val="24"/>
        </w:rPr>
        <w:t xml:space="preserve"> BDI-II = Beck Depression Inventory, Second Edition; BAI = Beck Anxiety Inventory; IPAQ = International Physical Activity Questionnaire; ERP = event-related potential.</w:t>
      </w:r>
    </w:p>
    <w:p w14:paraId="2FD71BC1" w14:textId="05ED1B69" w:rsidR="00583BF0" w:rsidRDefault="00B90351" w:rsidP="00B90351">
      <w:pPr>
        <w:spacing w:after="0" w:line="480" w:lineRule="auto"/>
        <w:ind w:left="-540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Figure S2</w:t>
      </w:r>
    </w:p>
    <w:p w14:paraId="7E89A77F" w14:textId="13D76FF2" w:rsidR="00B438AA" w:rsidRDefault="00B6162E" w:rsidP="00B90351">
      <w:pPr>
        <w:spacing w:after="0" w:line="480" w:lineRule="auto"/>
        <w:ind w:left="-54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3600" behindDoc="0" locked="0" layoutInCell="1" allowOverlap="1" wp14:anchorId="3E4FB1C1" wp14:editId="48426AAE">
                <wp:simplePos x="0" y="0"/>
                <wp:positionH relativeFrom="column">
                  <wp:posOffset>5013745</wp:posOffset>
                </wp:positionH>
                <wp:positionV relativeFrom="paragraph">
                  <wp:posOffset>4991100</wp:posOffset>
                </wp:positionV>
                <wp:extent cx="635" cy="461010"/>
                <wp:effectExtent l="56515" t="9525" r="57150" b="15240"/>
                <wp:wrapNone/>
                <wp:docPr id="18" name="Straight Arrow Connector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46101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E20C8F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8" o:spid="_x0000_s1026" type="#_x0000_t32" style="position:absolute;margin-left:394.8pt;margin-top:393pt;width:.05pt;height:36.3pt;z-index:25167360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">
                <v:stroke endarrow="block"/>
                <v:shadow color="#ccc"/>
              </v:shape>
            </w:pict>
          </mc:Fallback>
        </mc:AlternateContent>
      </w:r>
      <w:r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2576" behindDoc="0" locked="0" layoutInCell="1" allowOverlap="1" wp14:anchorId="7B14EC41" wp14:editId="4F6F66CE">
                <wp:simplePos x="0" y="0"/>
                <wp:positionH relativeFrom="column">
                  <wp:posOffset>1054735</wp:posOffset>
                </wp:positionH>
                <wp:positionV relativeFrom="paragraph">
                  <wp:posOffset>4991100</wp:posOffset>
                </wp:positionV>
                <wp:extent cx="0" cy="461010"/>
                <wp:effectExtent l="60325" t="9525" r="53975" b="15240"/>
                <wp:wrapNone/>
                <wp:docPr id="17" name="Straight Arrow Connector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6101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666C1C7" id="Straight Arrow Connector 17" o:spid="_x0000_s1026" type="#_x0000_t32" style="position:absolute;margin-left:83.05pt;margin-top:393pt;width:0;height:36.3pt;z-index:251672576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">
                <v:stroke endarrow="block"/>
                <v:shadow color="#ccc"/>
              </v:shape>
            </w:pict>
          </mc:Fallback>
        </mc:AlternateContent>
      </w:r>
      <w:r w:rsidR="00B90351">
        <w:rPr>
          <w:rFonts w:ascii="Times New Roman" w:eastAsia="Times New Roman" w:hAnsi="Times New Roman" w:cs="Times New Roman"/>
          <w:i/>
          <w:iCs/>
          <w:sz w:val="24"/>
          <w:szCs w:val="24"/>
        </w:rPr>
        <w:t>CONSORT Study Flow Diagram</w: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46CB6BDF" wp14:editId="50DA7396">
                <wp:simplePos x="0" y="0"/>
                <wp:positionH relativeFrom="column">
                  <wp:posOffset>-420526</wp:posOffset>
                </wp:positionH>
                <wp:positionV relativeFrom="page">
                  <wp:posOffset>6716060</wp:posOffset>
                </wp:positionV>
                <wp:extent cx="2843530" cy="742950"/>
                <wp:effectExtent l="0" t="0" r="13970" b="19050"/>
                <wp:wrapNone/>
                <wp:docPr id="21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3530" cy="742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C07D21" w14:textId="77777777" w:rsidR="009F4F23" w:rsidRDefault="009F4F23" w:rsidP="00B90351">
                            <w:pPr>
                              <w:jc w:val="center"/>
                              <w:rPr>
                                <w:rFonts w:cs="Calibri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Analy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z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ed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35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br/>
                            </w:r>
                            <w:r>
                              <w:rPr>
                                <w:rFonts w:ascii="Symbol" w:hAnsi="Symbol"/>
                                <w:sz w:val="16"/>
                                <w:szCs w:val="16"/>
                                <w:lang w:val="x-none"/>
                              </w:rPr>
                              <w:t></w:t>
                            </w:r>
                            <w:r>
                              <w:t> 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Excluded from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ERN 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analysis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due to not enough usable EEG data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(n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=4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6CB6BDF" id="Rectangle 21" o:spid="_x0000_s1026" style="position:absolute;left:0;text-align:left;margin-left:-33.1pt;margin-top:528.8pt;width:223.9pt;height:58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">
                <v:textbox inset=",7.2pt,,7.2pt">
                  <w:txbxContent>
                    <w:p w14:paraId="5FC07D21" w14:textId="77777777" w:rsidR="009F4F23" w:rsidRDefault="009F4F23" w:rsidP="00B90351">
                      <w:pPr>
                        <w:jc w:val="center"/>
                        <w:rPr>
                          <w:rFonts w:cs="Calibri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Analy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z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ed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35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br/>
                      </w:r>
                      <w:r>
                        <w:rPr>
                          <w:rFonts w:ascii="Symbol" w:hAnsi="Symbol"/>
                          <w:sz w:val="16"/>
                          <w:szCs w:val="16"/>
                          <w:lang w:val="x-none"/>
                        </w:rPr>
                        <w:t></w:t>
                      </w:r>
                      <w:r>
                        <w:t> 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Excluded from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ERN 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analysis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due to not enough usable EEG data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(n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=4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  <w10:wrap anchory="page"/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12C1AFA" wp14:editId="1A7F80E1">
                <wp:simplePos x="0" y="0"/>
                <wp:positionH relativeFrom="column">
                  <wp:posOffset>2325370</wp:posOffset>
                </wp:positionH>
                <wp:positionV relativeFrom="paragraph">
                  <wp:posOffset>5207000</wp:posOffset>
                </wp:positionV>
                <wp:extent cx="1426845" cy="297180"/>
                <wp:effectExtent l="10795" t="6350" r="10160" b="10795"/>
                <wp:wrapNone/>
                <wp:docPr id="20" name="Rectangle: Rounded Corners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26845" cy="29718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768D369F" w14:textId="77777777" w:rsidR="009F4F23" w:rsidRPr="00D67D05" w:rsidRDefault="009F4F23" w:rsidP="00B90351">
                            <w:pPr>
                              <w:pStyle w:val="Heading2"/>
                              <w:spacing w:before="0"/>
                              <w:jc w:val="center"/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</w:pPr>
                            <w:r w:rsidRPr="00D67D05"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  <w:t>Analysis</w:t>
                            </w:r>
                          </w:p>
                        </w:txbxContent>
                      </wps:txbx>
                      <wps:bodyPr rot="0" vert="horz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12C1AFA" id="Rectangle: Rounded Corners 20" o:spid="_x0000_s1027" style="position:absolute;left:0;text-align:left;margin-left:183.1pt;margin-top:410pt;width:112.35pt;height:23.4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" fillcolor="black">
                <v:textbox inset="3.6pt,,3.6pt">
                  <w:txbxContent>
                    <w:p w14:paraId="768D369F" w14:textId="77777777" w:rsidR="009F4F23" w:rsidRPr="00D67D05" w:rsidRDefault="009F4F23" w:rsidP="00B90351">
                      <w:pPr>
                        <w:pStyle w:val="Heading2"/>
                        <w:spacing w:before="0"/>
                        <w:jc w:val="center"/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</w:pPr>
                      <w:r w:rsidRPr="00D67D05"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  <w:t>Analysis</w:t>
                      </w:r>
                    </w:p>
                  </w:txbxContent>
                </v:textbox>
              </v:round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A4703DB" wp14:editId="46F484FB">
                <wp:simplePos x="0" y="0"/>
                <wp:positionH relativeFrom="column">
                  <wp:posOffset>3599815</wp:posOffset>
                </wp:positionH>
                <wp:positionV relativeFrom="paragraph">
                  <wp:posOffset>5452110</wp:posOffset>
                </wp:positionV>
                <wp:extent cx="2843530" cy="742950"/>
                <wp:effectExtent l="0" t="0" r="13970" b="19050"/>
                <wp:wrapNone/>
                <wp:docPr id="19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3530" cy="742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757796" w14:textId="77777777" w:rsidR="009F4F23" w:rsidRDefault="009F4F23" w:rsidP="00B90351">
                            <w:pPr>
                              <w:jc w:val="center"/>
                              <w:rPr>
                                <w:rFonts w:cs="Calibri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Analy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z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ed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31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br/>
                            </w:r>
                            <w:r>
                              <w:rPr>
                                <w:rFonts w:ascii="Symbol" w:hAnsi="Symbol"/>
                                <w:sz w:val="16"/>
                                <w:szCs w:val="16"/>
                                <w:lang w:val="x-none"/>
                              </w:rPr>
                              <w:t></w:t>
                            </w:r>
                            <w:r>
                              <w:t> 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Excluded from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ERN 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analysis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due to not enough usable EEG data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7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0F7978DB" w14:textId="77777777" w:rsidR="009F4F23" w:rsidRDefault="009F4F23" w:rsidP="00B90351">
                            <w:pPr>
                              <w:rPr>
                                <w:rFonts w:cs="Calibri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A4703DB" id="Rectangle 19" o:spid="_x0000_s1028" style="position:absolute;left:0;text-align:left;margin-left:283.45pt;margin-top:429.3pt;width:223.9pt;height:58.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">
                <v:textbox inset=",7.2pt,,7.2pt">
                  <w:txbxContent>
                    <w:p w14:paraId="22757796" w14:textId="77777777" w:rsidR="009F4F23" w:rsidRDefault="009F4F23" w:rsidP="00B90351">
                      <w:pPr>
                        <w:jc w:val="center"/>
                        <w:rPr>
                          <w:rFonts w:cs="Calibri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Analy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z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ed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31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br/>
                      </w:r>
                      <w:r>
                        <w:rPr>
                          <w:rFonts w:ascii="Symbol" w:hAnsi="Symbol"/>
                          <w:sz w:val="16"/>
                          <w:szCs w:val="16"/>
                          <w:lang w:val="x-none"/>
                        </w:rPr>
                        <w:t></w:t>
                      </w:r>
                      <w:r>
                        <w:t> 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Excluded from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ERN 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analysis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due to not enough usable EEG data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7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0F7978DB" w14:textId="77777777" w:rsidR="009F4F23" w:rsidRDefault="009F4F23" w:rsidP="00B90351">
                      <w:pPr>
                        <w:rPr>
                          <w:rFonts w:cs="Calibri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965D86E" wp14:editId="4ECB6A83">
                <wp:simplePos x="0" y="0"/>
                <wp:positionH relativeFrom="column">
                  <wp:posOffset>2326640</wp:posOffset>
                </wp:positionH>
                <wp:positionV relativeFrom="paragraph">
                  <wp:posOffset>4098290</wp:posOffset>
                </wp:positionV>
                <wp:extent cx="1424305" cy="312420"/>
                <wp:effectExtent l="12065" t="12065" r="11430" b="8890"/>
                <wp:wrapNone/>
                <wp:docPr id="16" name="Rectangle: Rounded Corners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24305" cy="31242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421E2859" w14:textId="77777777" w:rsidR="009F4F23" w:rsidRPr="00D67D05" w:rsidRDefault="009F4F23" w:rsidP="00B90351">
                            <w:pPr>
                              <w:pStyle w:val="Heading2"/>
                              <w:spacing w:before="0"/>
                              <w:jc w:val="center"/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</w:pPr>
                            <w:r w:rsidRPr="00D67D05"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  <w:t>Follow-Up</w:t>
                            </w:r>
                          </w:p>
                        </w:txbxContent>
                      </wps:txbx>
                      <wps:bodyPr rot="0" vert="horz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965D86E" id="Rectangle: Rounded Corners 16" o:spid="_x0000_s1029" style="position:absolute;left:0;text-align:left;margin-left:183.2pt;margin-top:322.7pt;width:112.15pt;height:24.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" fillcolor="black">
                <v:textbox inset="3.6pt,,3.6pt">
                  <w:txbxContent>
                    <w:p w14:paraId="421E2859" w14:textId="77777777" w:rsidR="009F4F23" w:rsidRPr="00D67D05" w:rsidRDefault="009F4F23" w:rsidP="00B90351">
                      <w:pPr>
                        <w:pStyle w:val="Heading2"/>
                        <w:spacing w:before="0"/>
                        <w:jc w:val="center"/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</w:pPr>
                      <w:r w:rsidRPr="00D67D05"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  <w:t>Follow-Up</w:t>
                      </w:r>
                    </w:p>
                  </w:txbxContent>
                </v:textbox>
              </v:round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CBCD6BA" wp14:editId="6CC2128E">
                <wp:simplePos x="0" y="0"/>
                <wp:positionH relativeFrom="column">
                  <wp:posOffset>2315318</wp:posOffset>
                </wp:positionH>
                <wp:positionV relativeFrom="page">
                  <wp:posOffset>4575439</wp:posOffset>
                </wp:positionV>
                <wp:extent cx="1433830" cy="293370"/>
                <wp:effectExtent l="0" t="0" r="13970" b="11430"/>
                <wp:wrapNone/>
                <wp:docPr id="15" name="Rectangle: Rounded Corners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433830" cy="29337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19FEC06A" w14:textId="77777777" w:rsidR="009F4F23" w:rsidRPr="00D67D05" w:rsidRDefault="009F4F23" w:rsidP="00B90351">
                            <w:pPr>
                              <w:pStyle w:val="Heading2"/>
                              <w:spacing w:before="0"/>
                              <w:jc w:val="center"/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</w:pPr>
                            <w:r w:rsidRPr="00D67D05"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  <w:t>Allocation</w:t>
                            </w:r>
                          </w:p>
                        </w:txbxContent>
                      </wps:txbx>
                      <wps:bodyPr rot="0" vert="horz" wrap="square" lIns="45720" tIns="45720" rIns="4572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CBCD6BA" id="Rectangle: Rounded Corners 15" o:spid="_x0000_s1030" style="position:absolute;left:0;text-align:left;margin-left:182.3pt;margin-top:360.25pt;width:112.9pt;height:23.1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" fillcolor="black">
                <v:textbox inset="3.6pt,,3.6pt">
                  <w:txbxContent>
                    <w:p w14:paraId="19FEC06A" w14:textId="77777777" w:rsidR="009F4F23" w:rsidRPr="00D67D05" w:rsidRDefault="009F4F23" w:rsidP="00B90351">
                      <w:pPr>
                        <w:pStyle w:val="Heading2"/>
                        <w:spacing w:before="0"/>
                        <w:jc w:val="center"/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</w:pPr>
                      <w:r w:rsidRPr="00D67D05"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  <w:t>Allocation</w:t>
                      </w:r>
                    </w:p>
                  </w:txbxContent>
                </v:textbox>
                <w10:wrap anchory="page"/>
              </v:round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F9E9866" wp14:editId="00ABC76E">
                <wp:simplePos x="0" y="0"/>
                <wp:positionH relativeFrom="column">
                  <wp:posOffset>3599815</wp:posOffset>
                </wp:positionH>
                <wp:positionV relativeFrom="paragraph">
                  <wp:posOffset>4353560</wp:posOffset>
                </wp:positionV>
                <wp:extent cx="2843530" cy="637540"/>
                <wp:effectExtent l="0" t="0" r="13970" b="10160"/>
                <wp:wrapNone/>
                <wp:docPr id="14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3530" cy="637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D28736E" w14:textId="77777777" w:rsidR="009F4F23" w:rsidRPr="00172316" w:rsidRDefault="009F4F23" w:rsidP="00B90351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Lost to follow-up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0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73E12364" w14:textId="77777777" w:rsidR="009F4F23" w:rsidRPr="00172316" w:rsidRDefault="009F4F23" w:rsidP="00B90351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Discontinued intervention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6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F9E9866" id="Rectangle 14" o:spid="_x0000_s1031" style="position:absolute;left:0;text-align:left;margin-left:283.45pt;margin-top:342.8pt;width:223.9pt;height:50.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">
                <v:textbox inset=",7.2pt,,7.2pt">
                  <w:txbxContent>
                    <w:p w14:paraId="5D28736E" w14:textId="77777777" w:rsidR="009F4F23" w:rsidRPr="00172316" w:rsidRDefault="009F4F23" w:rsidP="00B90351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Lost to follow-up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0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73E12364" w14:textId="77777777" w:rsidR="009F4F23" w:rsidRPr="00172316" w:rsidRDefault="009F4F23" w:rsidP="00B90351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Discontinued intervention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6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FE97AA0" wp14:editId="1B596DEA">
                <wp:simplePos x="0" y="0"/>
                <wp:positionH relativeFrom="column">
                  <wp:posOffset>-387985</wp:posOffset>
                </wp:positionH>
                <wp:positionV relativeFrom="paragraph">
                  <wp:posOffset>4353560</wp:posOffset>
                </wp:positionV>
                <wp:extent cx="2847975" cy="637540"/>
                <wp:effectExtent l="0" t="0" r="28575" b="10160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7975" cy="637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17AAC4" w14:textId="77777777" w:rsidR="009F4F23" w:rsidRPr="00172316" w:rsidRDefault="009F4F23" w:rsidP="00B90351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Lost to follow-up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0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69FEE95B" w14:textId="77777777" w:rsidR="009F4F23" w:rsidRPr="00172316" w:rsidRDefault="009F4F23" w:rsidP="00B90351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Discontinued intervention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9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FE97AA0" id="Rectangle 13" o:spid="_x0000_s1032" style="position:absolute;left:0;text-align:left;margin-left:-30.55pt;margin-top:342.8pt;width:224.25pt;height:50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">
                <v:textbox inset=",7.2pt,,7.2pt">
                  <w:txbxContent>
                    <w:p w14:paraId="1F17AAC4" w14:textId="77777777" w:rsidR="009F4F23" w:rsidRPr="00172316" w:rsidRDefault="009F4F23" w:rsidP="00B90351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Lost to follow-up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0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69FEE95B" w14:textId="77777777" w:rsidR="009F4F23" w:rsidRPr="00172316" w:rsidRDefault="009F4F23" w:rsidP="00B90351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Discontinued intervention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9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24526EDE" wp14:editId="2F0FB2CA">
                <wp:simplePos x="0" y="0"/>
                <wp:positionH relativeFrom="column">
                  <wp:posOffset>1984974</wp:posOffset>
                </wp:positionH>
                <wp:positionV relativeFrom="page">
                  <wp:posOffset>2217252</wp:posOffset>
                </wp:positionV>
                <wp:extent cx="2000250" cy="397510"/>
                <wp:effectExtent l="0" t="0" r="19050" b="21590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00250" cy="3975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4B4530" w14:textId="77777777" w:rsidR="009F4F23" w:rsidRPr="00172316" w:rsidRDefault="009F4F23" w:rsidP="00B90351">
                            <w:pPr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Assessed for eligibility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81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526EDE" id="Rectangle 12" o:spid="_x0000_s1033" style="position:absolute;left:0;text-align:left;margin-left:156.3pt;margin-top:174.6pt;width:157.5pt;height:31.3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">
                <v:textbox inset=",7.2pt,,7.2pt">
                  <w:txbxContent>
                    <w:p w14:paraId="734B4530" w14:textId="77777777" w:rsidR="009F4F23" w:rsidRPr="00172316" w:rsidRDefault="009F4F23" w:rsidP="00B90351">
                      <w:pPr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Assessed for eligibility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81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  <w10:wrap anchory="page"/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4206F654" wp14:editId="2D9E5AD7">
                <wp:simplePos x="0" y="0"/>
                <wp:positionH relativeFrom="column">
                  <wp:posOffset>3641246</wp:posOffset>
                </wp:positionH>
                <wp:positionV relativeFrom="page">
                  <wp:posOffset>2734837</wp:posOffset>
                </wp:positionV>
                <wp:extent cx="2686050" cy="742950"/>
                <wp:effectExtent l="0" t="0" r="19050" b="19050"/>
                <wp:wrapNone/>
                <wp:docPr id="11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86050" cy="742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AA2951" w14:textId="77777777" w:rsidR="009F4F23" w:rsidRPr="00172316" w:rsidRDefault="009F4F23" w:rsidP="00B90351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Excluded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15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7FFFCB09" w14:textId="77777777" w:rsidR="009F4F23" w:rsidRPr="00172316" w:rsidRDefault="009F4F23" w:rsidP="00B90351">
                            <w:pPr>
                              <w:spacing w:after="0"/>
                              <w:ind w:left="360" w:hanging="36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172316">
                              <w:rPr>
                                <w:rFonts w:ascii="Symbol" w:hAnsi="Symbol"/>
                                <w:sz w:val="16"/>
                                <w:szCs w:val="16"/>
                                <w:lang w:val="x-none"/>
                              </w:rPr>
                              <w:t></w:t>
                            </w:r>
                            <w:r w:rsidRPr="00172316">
                              <w:rPr>
                                <w:sz w:val="16"/>
                                <w:szCs w:val="16"/>
                              </w:rPr>
                              <w:t> </w:t>
                            </w:r>
                            <w:r w:rsidRPr="00172316">
                              <w:rPr>
                                <w:rFonts w:cs="Calibri"/>
                                <w:sz w:val="16"/>
                                <w:szCs w:val="16"/>
                                <w:lang w:val="en-CA"/>
                              </w:rPr>
                              <w:t xml:space="preserve">  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Not meeting inclusion criteria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12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131D0478" w14:textId="77777777" w:rsidR="009F4F23" w:rsidRPr="00172316" w:rsidRDefault="009F4F23" w:rsidP="00B90351">
                            <w:pPr>
                              <w:spacing w:after="0"/>
                              <w:ind w:left="360" w:hanging="36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 w:rsidRPr="00172316">
                              <w:rPr>
                                <w:rFonts w:ascii="Symbol" w:hAnsi="Symbol"/>
                                <w:sz w:val="16"/>
                                <w:szCs w:val="16"/>
                                <w:lang w:val="x-none"/>
                              </w:rPr>
                              <w:t></w:t>
                            </w:r>
                            <w:r w:rsidRPr="00172316">
                              <w:rPr>
                                <w:sz w:val="16"/>
                                <w:szCs w:val="16"/>
                              </w:rPr>
                              <w:t> </w:t>
                            </w:r>
                            <w:r w:rsidRPr="00172316">
                              <w:rPr>
                                <w:rFonts w:cs="Calibri"/>
                                <w:sz w:val="16"/>
                                <w:szCs w:val="16"/>
                                <w:lang w:val="en-CA"/>
                              </w:rPr>
                              <w:t xml:space="preserve">  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Declined to participate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due to time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3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5B412E28" w14:textId="77777777" w:rsidR="009F4F23" w:rsidRPr="00172316" w:rsidRDefault="009F4F23" w:rsidP="00B90351">
                            <w:pPr>
                              <w:spacing w:after="0"/>
                              <w:ind w:left="360" w:hanging="360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06F654" id="Rectangle 11" o:spid="_x0000_s1034" style="position:absolute;left:0;text-align:left;margin-left:286.7pt;margin-top:215.35pt;width:211.5pt;height:58.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">
                <v:textbox inset=",7.2pt,,7.2pt">
                  <w:txbxContent>
                    <w:p w14:paraId="29AA2951" w14:textId="77777777" w:rsidR="009F4F23" w:rsidRPr="00172316" w:rsidRDefault="009F4F23" w:rsidP="00B90351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Excluded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15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7FFFCB09" w14:textId="77777777" w:rsidR="009F4F23" w:rsidRPr="00172316" w:rsidRDefault="009F4F23" w:rsidP="00B90351">
                      <w:pPr>
                        <w:spacing w:after="0"/>
                        <w:ind w:left="360" w:hanging="360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 w:rsidRPr="00172316">
                        <w:rPr>
                          <w:rFonts w:ascii="Symbol" w:hAnsi="Symbol"/>
                          <w:sz w:val="16"/>
                          <w:szCs w:val="16"/>
                          <w:lang w:val="x-none"/>
                        </w:rPr>
                        <w:t></w:t>
                      </w:r>
                      <w:r w:rsidRPr="00172316">
                        <w:rPr>
                          <w:sz w:val="16"/>
                          <w:szCs w:val="16"/>
                        </w:rPr>
                        <w:t> </w:t>
                      </w:r>
                      <w:r w:rsidRPr="00172316">
                        <w:rPr>
                          <w:rFonts w:cs="Calibri"/>
                          <w:sz w:val="16"/>
                          <w:szCs w:val="16"/>
                          <w:lang w:val="en-CA"/>
                        </w:rPr>
                        <w:t xml:space="preserve">  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Not meeting inclusion criteria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12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131D0478" w14:textId="77777777" w:rsidR="009F4F23" w:rsidRPr="00172316" w:rsidRDefault="009F4F23" w:rsidP="00B90351">
                      <w:pPr>
                        <w:spacing w:after="0"/>
                        <w:ind w:left="360" w:hanging="360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 w:rsidRPr="00172316">
                        <w:rPr>
                          <w:rFonts w:ascii="Symbol" w:hAnsi="Symbol"/>
                          <w:sz w:val="16"/>
                          <w:szCs w:val="16"/>
                          <w:lang w:val="x-none"/>
                        </w:rPr>
                        <w:t></w:t>
                      </w:r>
                      <w:r w:rsidRPr="00172316">
                        <w:rPr>
                          <w:sz w:val="16"/>
                          <w:szCs w:val="16"/>
                        </w:rPr>
                        <w:t> </w:t>
                      </w:r>
                      <w:r w:rsidRPr="00172316">
                        <w:rPr>
                          <w:rFonts w:cs="Calibri"/>
                          <w:sz w:val="16"/>
                          <w:szCs w:val="16"/>
                          <w:lang w:val="en-CA"/>
                        </w:rPr>
                        <w:t xml:space="preserve">  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Declined to participate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due to time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3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5B412E28" w14:textId="77777777" w:rsidR="009F4F23" w:rsidRPr="00172316" w:rsidRDefault="009F4F23" w:rsidP="00B90351">
                      <w:pPr>
                        <w:spacing w:after="0"/>
                        <w:ind w:left="360" w:hanging="360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</w:p>
                  </w:txbxContent>
                </v:textbox>
                <w10:wrap anchory="page"/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8720" behindDoc="0" locked="0" layoutInCell="1" allowOverlap="1" wp14:anchorId="3EA00FA5" wp14:editId="60C07959">
                <wp:simplePos x="0" y="0"/>
                <wp:positionH relativeFrom="column">
                  <wp:posOffset>2986273</wp:posOffset>
                </wp:positionH>
                <wp:positionV relativeFrom="page">
                  <wp:posOffset>3187904</wp:posOffset>
                </wp:positionV>
                <wp:extent cx="656590" cy="635"/>
                <wp:effectExtent l="0" t="76200" r="29210" b="94615"/>
                <wp:wrapNone/>
                <wp:docPr id="10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56590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21A972" id="Straight Arrow Connector 10" o:spid="_x0000_s1026" type="#_x0000_t32" style="position:absolute;margin-left:235.15pt;margin-top:251pt;width:51.7pt;height:.05pt;z-index:251678720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page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">
                <v:stroke endarrow="block"/>
                <v:shadow color="#ccc"/>
                <w10:wrap anchory="page"/>
              </v:shape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6672" behindDoc="0" locked="0" layoutInCell="1" allowOverlap="1" wp14:anchorId="13C973AD" wp14:editId="52FC23D2">
                <wp:simplePos x="0" y="0"/>
                <wp:positionH relativeFrom="column">
                  <wp:posOffset>2981505</wp:posOffset>
                </wp:positionH>
                <wp:positionV relativeFrom="page">
                  <wp:posOffset>2611527</wp:posOffset>
                </wp:positionV>
                <wp:extent cx="635" cy="1732915"/>
                <wp:effectExtent l="76200" t="0" r="75565" b="57785"/>
                <wp:wrapNone/>
                <wp:docPr id="9" name="Straight Arrow Connector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173291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CF1B45" id="Straight Arrow Connector 9" o:spid="_x0000_s1026" type="#_x0000_t32" style="position:absolute;margin-left:234.75pt;margin-top:205.65pt;width:.05pt;height:136.45pt;z-index:25167667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page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">
                <v:stroke endarrow="block"/>
                <v:shadow color="#ccc"/>
                <w10:wrap anchory="page"/>
              </v:shape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4A5E4CE" wp14:editId="2DF71CFC">
                <wp:simplePos x="0" y="0"/>
                <wp:positionH relativeFrom="column">
                  <wp:posOffset>2209261</wp:posOffset>
                </wp:positionH>
                <wp:positionV relativeFrom="page">
                  <wp:posOffset>3760111</wp:posOffset>
                </wp:positionV>
                <wp:extent cx="1611630" cy="342900"/>
                <wp:effectExtent l="0" t="0" r="26670" b="19050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1630" cy="342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E94A811" w14:textId="77777777" w:rsidR="009F4F23" w:rsidRPr="00172316" w:rsidRDefault="009F4F23" w:rsidP="00B90351">
                            <w:pPr>
                              <w:widowControl w:val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Randomized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66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4A5E4CE" id="Rectangle 8" o:spid="_x0000_s1035" style="position:absolute;left:0;text-align:left;margin-left:173.95pt;margin-top:296.05pt;width:126.9pt;height:27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">
                <v:textbox inset=",7.2pt,,7.2pt">
                  <w:txbxContent>
                    <w:p w14:paraId="6E94A811" w14:textId="77777777" w:rsidR="009F4F23" w:rsidRPr="00172316" w:rsidRDefault="009F4F23" w:rsidP="00B90351">
                      <w:pPr>
                        <w:widowControl w:val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Randomized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66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  <w10:wrap anchory="page"/>
              </v: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1552" behindDoc="0" locked="0" layoutInCell="1" allowOverlap="1" wp14:anchorId="74CF84CA" wp14:editId="7C1FC663">
                <wp:simplePos x="0" y="0"/>
                <wp:positionH relativeFrom="column">
                  <wp:posOffset>5020310</wp:posOffset>
                </wp:positionH>
                <wp:positionV relativeFrom="paragraph">
                  <wp:posOffset>3876675</wp:posOffset>
                </wp:positionV>
                <wp:extent cx="0" cy="476885"/>
                <wp:effectExtent l="57785" t="9525" r="56515" b="18415"/>
                <wp:wrapNone/>
                <wp:docPr id="7" name="Straight Arrow Connector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768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0B92822" id="Straight Arrow Connector 7" o:spid="_x0000_s1026" type="#_x0000_t32" style="position:absolute;margin-left:395.3pt;margin-top:305.25pt;width:0;height:37.55pt;z-index:25167155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">
                <v:stroke endarrow="block"/>
                <v:shadow color="#ccc"/>
              </v:shape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0528" behindDoc="0" locked="0" layoutInCell="1" allowOverlap="1" wp14:anchorId="4D25C51E" wp14:editId="6A0AB1CF">
                <wp:simplePos x="0" y="0"/>
                <wp:positionH relativeFrom="column">
                  <wp:posOffset>1052195</wp:posOffset>
                </wp:positionH>
                <wp:positionV relativeFrom="paragraph">
                  <wp:posOffset>3862070</wp:posOffset>
                </wp:positionV>
                <wp:extent cx="0" cy="491490"/>
                <wp:effectExtent l="61595" t="13970" r="52705" b="18415"/>
                <wp:wrapNone/>
                <wp:docPr id="6" name="Straight Arrow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9149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9D00EE" id="Straight Arrow Connector 6" o:spid="_x0000_s1026" type="#_x0000_t32" style="position:absolute;margin-left:82.85pt;margin-top:304.1pt;width:0;height:38.7pt;z-index:25167052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">
                <v:stroke endarrow="block"/>
                <v:shadow color="#ccc"/>
              </v:shape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DA380F4" wp14:editId="084AAA35">
                <wp:simplePos x="0" y="0"/>
                <wp:positionH relativeFrom="column">
                  <wp:posOffset>-288590</wp:posOffset>
                </wp:positionH>
                <wp:positionV relativeFrom="page">
                  <wp:posOffset>2136068</wp:posOffset>
                </wp:positionV>
                <wp:extent cx="1547495" cy="323215"/>
                <wp:effectExtent l="0" t="0" r="14605" b="19685"/>
                <wp:wrapNone/>
                <wp:docPr id="3" name="Rectangle: Rounded Corners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47495" cy="32321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14:paraId="600BBCB6" w14:textId="77777777" w:rsidR="009F4F23" w:rsidRPr="00D67D05" w:rsidRDefault="009F4F23" w:rsidP="00B90351">
                            <w:pPr>
                              <w:pStyle w:val="Heading2"/>
                              <w:spacing w:before="0"/>
                              <w:jc w:val="center"/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</w:pPr>
                            <w:r w:rsidRPr="00D67D05">
                              <w:rPr>
                                <w:rFonts w:ascii="Arial" w:hAnsi="Arial" w:cs="Arial"/>
                                <w:color w:val="FFFFFF"/>
                                <w:sz w:val="20"/>
                                <w:szCs w:val="20"/>
                              </w:rPr>
                              <w:t>Enrollment</w:t>
                            </w:r>
                          </w:p>
                        </w:txbxContent>
                      </wps:txbx>
                      <wps:bodyPr rot="0" vert="horz" wrap="square" lIns="45720" tIns="45720" rIns="457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3DA380F4" id="Rectangle: Rounded Corners 3" o:spid="_x0000_s1036" style="position:absolute;left:0;text-align:left;margin-left:-22.7pt;margin-top:168.2pt;width:121.85pt;height:25.4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" fillcolor="black">
                <v:textbox inset="3.6pt,,3.6pt">
                  <w:txbxContent>
                    <w:p w14:paraId="600BBCB6" w14:textId="77777777" w:rsidR="009F4F23" w:rsidRPr="00D67D05" w:rsidRDefault="009F4F23" w:rsidP="00B90351">
                      <w:pPr>
                        <w:pStyle w:val="Heading2"/>
                        <w:spacing w:before="0"/>
                        <w:jc w:val="center"/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</w:pPr>
                      <w:r w:rsidRPr="00D67D05">
                        <w:rPr>
                          <w:rFonts w:ascii="Arial" w:hAnsi="Arial" w:cs="Arial"/>
                          <w:color w:val="FFFFFF"/>
                          <w:sz w:val="20"/>
                          <w:szCs w:val="20"/>
                        </w:rPr>
                        <w:t>Enrollment</w:t>
                      </w:r>
                    </w:p>
                  </w:txbxContent>
                </v:textbox>
                <w10:wrap anchory="page"/>
              </v:roundrect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4624" behindDoc="0" locked="0" layoutInCell="1" allowOverlap="1" wp14:anchorId="6CC82130" wp14:editId="34D3BA2A">
                <wp:simplePos x="0" y="0"/>
                <wp:positionH relativeFrom="column">
                  <wp:posOffset>1053633</wp:posOffset>
                </wp:positionH>
                <wp:positionV relativeFrom="page">
                  <wp:posOffset>4343795</wp:posOffset>
                </wp:positionV>
                <wp:extent cx="2331720" cy="400050"/>
                <wp:effectExtent l="76200" t="0" r="11430" b="57150"/>
                <wp:wrapNone/>
                <wp:docPr id="2" name="Connector: Elbow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0800000" flipV="1">
                          <a:off x="0" y="0"/>
                          <a:ext cx="2331720" cy="400050"/>
                        </a:xfrm>
                        <a:prstGeom prst="bentConnector2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CF8F7F9" id="_x0000_t33" coordsize="21600,21600" o:spt="33" o:oned="t" path="m,l21600,r,21600e" filled="f">
                <v:stroke joinstyle="miter"/>
                <v:path arrowok="t" fillok="f" o:connecttype="none"/>
                <o:lock v:ext="edit" shapetype="t"/>
              </v:shapetype>
              <v:shape id="Connector: Elbow 2" o:spid="_x0000_s1026" type="#_x0000_t33" style="position:absolute;margin-left:82.95pt;margin-top:342.05pt;width:183.6pt;height:31.5pt;rotation:180;flip:y;z-index:25167462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page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">
                <v:stroke endarrow="block"/>
                <v:shadow color="#ccc"/>
                <w10:wrap anchory="page"/>
              </v:shape>
            </w:pict>
          </mc:Fallback>
        </mc:AlternateContent>
      </w:r>
      <w:r w:rsidR="00B90351" w:rsidRPr="00493C0A">
        <w:rPr>
          <w:b/>
          <w:noProof/>
          <w:sz w:val="28"/>
          <w:szCs w:val="28"/>
        </w:rPr>
        <mc:AlternateContent>
          <mc:Choice Requires="wps">
            <w:drawing>
              <wp:anchor distT="36576" distB="36576" distL="36576" distR="36576" simplePos="0" relativeHeight="251675648" behindDoc="0" locked="0" layoutInCell="1" allowOverlap="1" wp14:anchorId="395FB9FA" wp14:editId="3999BA8B">
                <wp:simplePos x="0" y="0"/>
                <wp:positionH relativeFrom="column">
                  <wp:posOffset>2686889</wp:posOffset>
                </wp:positionH>
                <wp:positionV relativeFrom="page">
                  <wp:posOffset>4343795</wp:posOffset>
                </wp:positionV>
                <wp:extent cx="2331720" cy="400050"/>
                <wp:effectExtent l="0" t="0" r="68580" b="57150"/>
                <wp:wrapNone/>
                <wp:docPr id="1" name="Connector: Elbow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331720" cy="400050"/>
                        </a:xfrm>
                        <a:prstGeom prst="bentConnector2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C6DD0B4" id="Connector: Elbow 1" o:spid="_x0000_s1026" type="#_x0000_t33" style="position:absolute;margin-left:211.55pt;margin-top:342.05pt;width:183.6pt;height:31.5pt;z-index:25167564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page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">
                <v:stroke endarrow="block"/>
                <v:shadow color="#ccc"/>
                <w10:wrap anchory="page"/>
              </v:shape>
            </w:pict>
          </mc:Fallback>
        </mc:AlternateContent>
      </w:r>
    </w:p>
    <w:p w14:paraId="6307DDC9" w14:textId="3FD459FC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508CFCF3" w14:textId="4BD0DF67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7174631" w14:textId="42EC7C20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0562A58E" w14:textId="3475E877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A63F9B2" w14:textId="586EDAAF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FC84E2E" w14:textId="326C160D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7796B44E" w14:textId="6B900E64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10850E7D" w14:textId="5B898423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459F0B6E" w14:textId="01865734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19CC0A02" w14:textId="43A8B755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A8E1D98" w14:textId="3F8C6D33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A8307A6" wp14:editId="56D0DDD8">
                <wp:simplePos x="0" y="0"/>
                <wp:positionH relativeFrom="column">
                  <wp:posOffset>-388189</wp:posOffset>
                </wp:positionH>
                <wp:positionV relativeFrom="paragraph">
                  <wp:posOffset>230685</wp:posOffset>
                </wp:positionV>
                <wp:extent cx="2847915" cy="381531"/>
                <wp:effectExtent l="0" t="0" r="10160" b="19050"/>
                <wp:wrapNone/>
                <wp:docPr id="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7915" cy="38153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DD90E0" w14:textId="77777777" w:rsidR="009F4F23" w:rsidRPr="00C55AB9" w:rsidRDefault="009F4F23" w:rsidP="00B90351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Moderate-Intensity Aerobic Exercise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35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A8307A6" id="Rectangle 4" o:spid="_x0000_s1037" style="position:absolute;margin-left:-30.55pt;margin-top:18.15pt;width:224.25pt;height:30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">
                <v:textbox inset=",7.2pt,,7.2pt">
                  <w:txbxContent>
                    <w:p w14:paraId="45DD90E0" w14:textId="77777777" w:rsidR="009F4F23" w:rsidRPr="00C55AB9" w:rsidRDefault="009F4F23" w:rsidP="00B90351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Moderate-Intensity Aerobic Exercise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35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946095C" wp14:editId="25DB92C5">
                <wp:simplePos x="0" y="0"/>
                <wp:positionH relativeFrom="column">
                  <wp:posOffset>3593956</wp:posOffset>
                </wp:positionH>
                <wp:positionV relativeFrom="paragraph">
                  <wp:posOffset>243490</wp:posOffset>
                </wp:positionV>
                <wp:extent cx="2843470" cy="363476"/>
                <wp:effectExtent l="0" t="0" r="14605" b="17780"/>
                <wp:wrapNone/>
                <wp:docPr id="5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43470" cy="36347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0097D3" w14:textId="77777777" w:rsidR="009F4F23" w:rsidRPr="00C55AB9" w:rsidRDefault="009F4F23" w:rsidP="00B90351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Light-Intensity Stretching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 xml:space="preserve"> (n=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31</w:t>
                            </w:r>
                            <w:r w:rsidRPr="00172316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en-CA"/>
                              </w:rPr>
                              <w:t>)</w:t>
                            </w:r>
                          </w:p>
                          <w:p w14:paraId="29CD590A" w14:textId="77777777" w:rsidR="009F4F23" w:rsidRPr="00172316" w:rsidRDefault="009F4F23" w:rsidP="00B90351">
                            <w:pPr>
                              <w:spacing w:after="0"/>
                              <w:ind w:left="360" w:hanging="360"/>
                              <w:rPr>
                                <w:rFonts w:cs="Calibri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ctr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946095C" id="Rectangle 5" o:spid="_x0000_s1038" style="position:absolute;margin-left:283pt;margin-top:19.15pt;width:223.9pt;height:28.6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">
                <v:textbox inset=",7.2pt,,7.2pt">
                  <w:txbxContent>
                    <w:p w14:paraId="580097D3" w14:textId="77777777" w:rsidR="009F4F23" w:rsidRPr="00C55AB9" w:rsidRDefault="009F4F23" w:rsidP="00B90351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Light-Intensity Stretching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 xml:space="preserve"> (n=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31</w:t>
                      </w:r>
                      <w:r w:rsidRPr="00172316">
                        <w:rPr>
                          <w:rFonts w:ascii="Arial" w:hAnsi="Arial" w:cs="Arial"/>
                          <w:sz w:val="20"/>
                          <w:szCs w:val="20"/>
                          <w:lang w:val="en-CA"/>
                        </w:rPr>
                        <w:t>)</w:t>
                      </w:r>
                    </w:p>
                    <w:p w14:paraId="29CD590A" w14:textId="77777777" w:rsidR="009F4F23" w:rsidRPr="00172316" w:rsidRDefault="009F4F23" w:rsidP="00B90351">
                      <w:pPr>
                        <w:spacing w:after="0"/>
                        <w:ind w:left="360" w:hanging="360"/>
                        <w:rPr>
                          <w:rFonts w:cs="Calibri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49546E14" w14:textId="470FC776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4363DDAC" w14:textId="693BE739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A226A72" w14:textId="555A711A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09B1DC8C" w14:textId="0766A222" w:rsidR="00B6162E" w:rsidRPr="00B6162E" w:rsidRDefault="00B6162E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07669978" w14:textId="337056EC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77C360E4" w14:textId="1EC1A740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063A12A7" w14:textId="7CEA4052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41B277B6" w14:textId="76A74693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0A4B5DDB" w14:textId="085C5621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5960F2F9" w14:textId="77562321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3E8E9FAD" w14:textId="1FAC07CF" w:rsidR="00B6162E" w:rsidRDefault="00B6162E" w:rsidP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25B45A4E" w14:textId="77777777" w:rsidR="00B6162E" w:rsidRDefault="00B6162E">
      <w:pPr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br w:type="page"/>
      </w:r>
    </w:p>
    <w:p w14:paraId="4261093C" w14:textId="0191142B" w:rsidR="00B6162E" w:rsidRDefault="00B6162E" w:rsidP="00DE2E7B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Figure S3</w:t>
      </w:r>
    </w:p>
    <w:p w14:paraId="35BF5864" w14:textId="51D26DD3" w:rsidR="00B6162E" w:rsidRPr="00DE2E7B" w:rsidRDefault="00DE2E7B" w:rsidP="00DE2E7B">
      <w:pPr>
        <w:spacing w:line="48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Grand-Averaged RewP ERP Parent Waveforms Across a Frontocentral Region-of-Interest (Fz, FC1, FCz, FC2, Cz) by Treatment (Exercise, top; Stretching, bottom) Before and After the Intervention </w:t>
      </w:r>
    </w:p>
    <w:p w14:paraId="37A4045E" w14:textId="3B6125CE" w:rsidR="00B6162E" w:rsidRDefault="00DE2E7B" w:rsidP="00B6162E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67D6C832" wp14:editId="58EBD274">
            <wp:extent cx="5893303" cy="3216408"/>
            <wp:effectExtent l="0" t="0" r="0" b="317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7520" cy="32350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F41599" w14:textId="66ED462D" w:rsidR="00DE2E7B" w:rsidRDefault="00DE2E7B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7AA2402" w14:textId="15343DA4" w:rsidR="00DE2E7B" w:rsidRDefault="00DE2E7B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102D790C" w14:textId="35EAF435" w:rsidR="00DE2E7B" w:rsidRDefault="00DE2E7B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11A76069" w14:textId="77777777" w:rsidR="00DE2E7B" w:rsidRDefault="00DE2E7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2797BF54" w14:textId="0B054352" w:rsidR="00DE2E7B" w:rsidRDefault="00DE2E7B" w:rsidP="00DE2E7B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Figure S4</w:t>
      </w:r>
    </w:p>
    <w:p w14:paraId="0393C4F9" w14:textId="10CC0AC0" w:rsidR="00DE2E7B" w:rsidRDefault="00DE2E7B" w:rsidP="00DE2E7B">
      <w:pPr>
        <w:spacing w:line="48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Grand-Averaged ERN ERP Parent Waveforms Across a Frontocentral Region-of-Interest (Fz, FC1, FCz, FC2, Cz) by Treatment (Exercise, top; Stretching, bottom) Before and After the Intervention </w:t>
      </w:r>
    </w:p>
    <w:p w14:paraId="224E1F79" w14:textId="56FEE469" w:rsidR="00DE2E7B" w:rsidRPr="00DE2E7B" w:rsidRDefault="00DE2E7B" w:rsidP="00DE2E7B">
      <w:pPr>
        <w:spacing w:line="48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i/>
          <w:iCs/>
          <w:noProof/>
          <w:sz w:val="24"/>
          <w:szCs w:val="24"/>
        </w:rPr>
        <w:drawing>
          <wp:inline distT="0" distB="0" distL="0" distR="0" wp14:anchorId="0B0B192E" wp14:editId="27E9C5D5">
            <wp:extent cx="5888736" cy="3218688"/>
            <wp:effectExtent l="0" t="0" r="0" b="1270"/>
            <wp:docPr id="25" name="Picture 2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8736" cy="32186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AF80BF" w14:textId="77777777" w:rsidR="00DE2E7B" w:rsidRPr="00B6162E" w:rsidRDefault="00DE2E7B" w:rsidP="00B6162E">
      <w:pPr>
        <w:rPr>
          <w:rFonts w:ascii="Times New Roman" w:eastAsia="Times New Roman" w:hAnsi="Times New Roman" w:cs="Times New Roman"/>
          <w:sz w:val="24"/>
          <w:szCs w:val="24"/>
        </w:rPr>
      </w:pPr>
    </w:p>
    <w:sectPr w:rsidR="00DE2E7B" w:rsidRPr="00B6162E" w:rsidSect="00B90351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ungsuh"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2F53"/>
    <w:rsid w:val="0005029A"/>
    <w:rsid w:val="000B618F"/>
    <w:rsid w:val="000C28F5"/>
    <w:rsid w:val="000C5796"/>
    <w:rsid w:val="000D1111"/>
    <w:rsid w:val="000E3CAF"/>
    <w:rsid w:val="001C3EA4"/>
    <w:rsid w:val="002174AE"/>
    <w:rsid w:val="00236454"/>
    <w:rsid w:val="002562A1"/>
    <w:rsid w:val="00367B0D"/>
    <w:rsid w:val="003F5787"/>
    <w:rsid w:val="00400E8B"/>
    <w:rsid w:val="00464A6D"/>
    <w:rsid w:val="00465E08"/>
    <w:rsid w:val="00477D0E"/>
    <w:rsid w:val="00492585"/>
    <w:rsid w:val="004D6DEB"/>
    <w:rsid w:val="005125F9"/>
    <w:rsid w:val="00517F83"/>
    <w:rsid w:val="0053138E"/>
    <w:rsid w:val="00583BF0"/>
    <w:rsid w:val="005A55CD"/>
    <w:rsid w:val="005B64F9"/>
    <w:rsid w:val="005E3B6F"/>
    <w:rsid w:val="00622A15"/>
    <w:rsid w:val="00677E71"/>
    <w:rsid w:val="00683719"/>
    <w:rsid w:val="00690895"/>
    <w:rsid w:val="006D4C8D"/>
    <w:rsid w:val="00762723"/>
    <w:rsid w:val="00842B31"/>
    <w:rsid w:val="00857C6E"/>
    <w:rsid w:val="00885367"/>
    <w:rsid w:val="008A50C1"/>
    <w:rsid w:val="008C5573"/>
    <w:rsid w:val="008E589D"/>
    <w:rsid w:val="008F73BF"/>
    <w:rsid w:val="009C2F3A"/>
    <w:rsid w:val="009E24E9"/>
    <w:rsid w:val="009F4F23"/>
    <w:rsid w:val="00B22F53"/>
    <w:rsid w:val="00B438AA"/>
    <w:rsid w:val="00B6023D"/>
    <w:rsid w:val="00B6162E"/>
    <w:rsid w:val="00B90351"/>
    <w:rsid w:val="00BA2976"/>
    <w:rsid w:val="00BB1E3B"/>
    <w:rsid w:val="00BC6A56"/>
    <w:rsid w:val="00C27DBF"/>
    <w:rsid w:val="00C77571"/>
    <w:rsid w:val="00CA0C93"/>
    <w:rsid w:val="00D335B0"/>
    <w:rsid w:val="00DE2E7B"/>
    <w:rsid w:val="00EA486F"/>
    <w:rsid w:val="00EB750F"/>
    <w:rsid w:val="00EF7C83"/>
    <w:rsid w:val="00F30254"/>
    <w:rsid w:val="00F47FED"/>
    <w:rsid w:val="00F92B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99452F"/>
  <w15:chartTrackingRefBased/>
  <w15:docId w15:val="{47C6907C-0075-4334-94A2-AA2A35A194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B22F53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8536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2F53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7FE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7FED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8536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0502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135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3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8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9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609</Words>
  <Characters>9177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J Brush</dc:creator>
  <cp:keywords/>
  <dc:description/>
  <cp:lastModifiedBy>CJ Brush</cp:lastModifiedBy>
  <cp:revision>2</cp:revision>
  <dcterms:created xsi:type="dcterms:W3CDTF">2020-07-21T18:00:00Z</dcterms:created>
  <dcterms:modified xsi:type="dcterms:W3CDTF">2020-07-21T18:00:00Z</dcterms:modified>
</cp:coreProperties>
</file>